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66CB34" w14:textId="3B125F96" w:rsidR="00203567" w:rsidRDefault="0083786A" w:rsidP="004E31BC">
      <w:pPr>
        <w:spacing w:line="240" w:lineRule="auto"/>
        <w:jc w:val="both"/>
        <w:rPr>
          <w:rFonts w:cs="Times New Roman"/>
        </w:rPr>
      </w:pPr>
      <w:r w:rsidRPr="0083786A">
        <w:rPr>
          <w:rFonts w:cs="Times New Roman"/>
          <w:b/>
          <w:bCs/>
          <w:szCs w:val="24"/>
        </w:rPr>
        <w:t xml:space="preserve">Table S1 </w:t>
      </w:r>
      <w:r w:rsidR="00203567">
        <w:rPr>
          <w:rFonts w:cs="Times New Roman"/>
          <w:szCs w:val="24"/>
        </w:rPr>
        <w:t xml:space="preserve">GFSI dimensions, </w:t>
      </w:r>
      <w:proofErr w:type="gramStart"/>
      <w:r w:rsidR="00203567">
        <w:rPr>
          <w:rFonts w:cs="Times New Roman"/>
          <w:szCs w:val="24"/>
        </w:rPr>
        <w:t>indicators</w:t>
      </w:r>
      <w:proofErr w:type="gramEnd"/>
      <w:r w:rsidR="00203567">
        <w:rPr>
          <w:rFonts w:cs="Times New Roman"/>
          <w:szCs w:val="24"/>
        </w:rPr>
        <w:t xml:space="preserve"> and sub indicators </w:t>
      </w:r>
    </w:p>
    <w:tbl>
      <w:tblPr>
        <w:tblStyle w:val="TableGrid"/>
        <w:tblW w:w="9351" w:type="dxa"/>
        <w:tblLook w:val="04A0" w:firstRow="1" w:lastRow="0" w:firstColumn="1" w:lastColumn="0" w:noHBand="0" w:noVBand="1"/>
      </w:tblPr>
      <w:tblGrid>
        <w:gridCol w:w="3595"/>
        <w:gridCol w:w="4410"/>
        <w:gridCol w:w="1346"/>
      </w:tblGrid>
      <w:tr w:rsidR="00203567" w:rsidRPr="00AF47E6" w14:paraId="4DE63121" w14:textId="77777777" w:rsidTr="00FD7EE4">
        <w:trPr>
          <w:trHeight w:val="305"/>
        </w:trPr>
        <w:tc>
          <w:tcPr>
            <w:tcW w:w="3595" w:type="dxa"/>
          </w:tcPr>
          <w:p w14:paraId="208E501A" w14:textId="77777777" w:rsidR="00203567" w:rsidRPr="00AF47E6" w:rsidRDefault="00203567" w:rsidP="004E31BC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bookmarkStart w:id="0" w:name="_Hlk65087689"/>
            <w:r w:rsidRPr="00AF47E6">
              <w:rPr>
                <w:rFonts w:cs="Times New Roman"/>
                <w:b/>
                <w:bCs/>
                <w:sz w:val="20"/>
                <w:szCs w:val="20"/>
                <w:lang w:val="en-ZA"/>
              </w:rPr>
              <w:t>Component/sub-component/indicator</w:t>
            </w:r>
          </w:p>
        </w:tc>
        <w:tc>
          <w:tcPr>
            <w:tcW w:w="4410" w:type="dxa"/>
          </w:tcPr>
          <w:p w14:paraId="0EA3B07E" w14:textId="77777777" w:rsidR="00203567" w:rsidRPr="00AF47E6" w:rsidRDefault="00203567" w:rsidP="004E31BC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b/>
                <w:bCs/>
                <w:sz w:val="20"/>
                <w:szCs w:val="20"/>
                <w:lang w:val="en-ZA"/>
              </w:rPr>
              <w:t>Primary source of data</w:t>
            </w:r>
          </w:p>
        </w:tc>
        <w:tc>
          <w:tcPr>
            <w:tcW w:w="1346" w:type="dxa"/>
          </w:tcPr>
          <w:p w14:paraId="38B68A58" w14:textId="77777777" w:rsidR="00203567" w:rsidRPr="00AF47E6" w:rsidRDefault="00203567" w:rsidP="004E31BC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b/>
                <w:bCs/>
                <w:sz w:val="20"/>
                <w:szCs w:val="20"/>
                <w:lang w:val="en-ZA"/>
              </w:rPr>
              <w:t>Year</w:t>
            </w:r>
          </w:p>
        </w:tc>
      </w:tr>
      <w:tr w:rsidR="0014238E" w:rsidRPr="00AF47E6" w14:paraId="25095938" w14:textId="77777777" w:rsidTr="00FD7EE4">
        <w:trPr>
          <w:trHeight w:val="305"/>
        </w:trPr>
        <w:tc>
          <w:tcPr>
            <w:tcW w:w="3595" w:type="dxa"/>
          </w:tcPr>
          <w:p w14:paraId="4F3F746E" w14:textId="3645C430" w:rsidR="0014238E" w:rsidRPr="00AF47E6" w:rsidRDefault="0014238E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</w:rPr>
            </w:pPr>
            <w:r w:rsidRPr="00AF47E6">
              <w:rPr>
                <w:rFonts w:cs="Times New Roman"/>
                <w:b/>
                <w:bCs/>
                <w:sz w:val="20"/>
                <w:szCs w:val="20"/>
              </w:rPr>
              <w:t>Affordability</w:t>
            </w:r>
          </w:p>
        </w:tc>
        <w:tc>
          <w:tcPr>
            <w:tcW w:w="4410" w:type="dxa"/>
          </w:tcPr>
          <w:p w14:paraId="50628EC7" w14:textId="77777777" w:rsidR="0014238E" w:rsidRPr="00AF47E6" w:rsidRDefault="0014238E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46" w:type="dxa"/>
          </w:tcPr>
          <w:p w14:paraId="700C5AEE" w14:textId="77777777" w:rsidR="0014238E" w:rsidRPr="00AF47E6" w:rsidRDefault="0014238E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</w:rPr>
            </w:pPr>
          </w:p>
        </w:tc>
      </w:tr>
      <w:tr w:rsidR="00203567" w:rsidRPr="00AF47E6" w14:paraId="74DA16E4" w14:textId="77777777" w:rsidTr="00FD7EE4">
        <w:tc>
          <w:tcPr>
            <w:tcW w:w="3595" w:type="dxa"/>
          </w:tcPr>
          <w:p w14:paraId="12F78CB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Change in average food costs</w:t>
            </w:r>
          </w:p>
        </w:tc>
        <w:tc>
          <w:tcPr>
            <w:tcW w:w="4410" w:type="dxa"/>
          </w:tcPr>
          <w:p w14:paraId="3DDD23A4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Food and Agricultural Organisation (FAO)</w:t>
            </w:r>
          </w:p>
        </w:tc>
        <w:tc>
          <w:tcPr>
            <w:tcW w:w="1346" w:type="dxa"/>
          </w:tcPr>
          <w:p w14:paraId="67AD0D0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4-2018</w:t>
            </w:r>
          </w:p>
        </w:tc>
      </w:tr>
      <w:tr w:rsidR="00203567" w:rsidRPr="00AF47E6" w14:paraId="1932109A" w14:textId="77777777" w:rsidTr="00FD7EE4">
        <w:tc>
          <w:tcPr>
            <w:tcW w:w="3595" w:type="dxa"/>
          </w:tcPr>
          <w:p w14:paraId="6DAD15FF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Percentage of population under global poverty line</w:t>
            </w:r>
          </w:p>
        </w:tc>
        <w:tc>
          <w:tcPr>
            <w:tcW w:w="4410" w:type="dxa"/>
          </w:tcPr>
          <w:p w14:paraId="2431CA8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World Bank,</w:t>
            </w:r>
          </w:p>
          <w:p w14:paraId="25327BE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World Development Indicators</w:t>
            </w:r>
          </w:p>
        </w:tc>
        <w:tc>
          <w:tcPr>
            <w:tcW w:w="1346" w:type="dxa"/>
          </w:tcPr>
          <w:p w14:paraId="1CC6FF04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08-2017</w:t>
            </w:r>
          </w:p>
        </w:tc>
      </w:tr>
      <w:tr w:rsidR="00203567" w:rsidRPr="00AF47E6" w14:paraId="5850BEE2" w14:textId="77777777" w:rsidTr="00FD7EE4">
        <w:tc>
          <w:tcPr>
            <w:tcW w:w="3595" w:type="dxa"/>
          </w:tcPr>
          <w:p w14:paraId="30B396BF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Gross domestic product per capita</w:t>
            </w:r>
          </w:p>
        </w:tc>
        <w:tc>
          <w:tcPr>
            <w:tcW w:w="4410" w:type="dxa"/>
          </w:tcPr>
          <w:p w14:paraId="74AAFD1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conomist Intelligence Unit (EIU)</w:t>
            </w:r>
          </w:p>
        </w:tc>
        <w:tc>
          <w:tcPr>
            <w:tcW w:w="1346" w:type="dxa"/>
          </w:tcPr>
          <w:p w14:paraId="5EBB73A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8</w:t>
            </w:r>
          </w:p>
        </w:tc>
      </w:tr>
      <w:tr w:rsidR="00203567" w:rsidRPr="00AF47E6" w14:paraId="22D8D8F6" w14:textId="77777777" w:rsidTr="00FD7EE4">
        <w:tc>
          <w:tcPr>
            <w:tcW w:w="3595" w:type="dxa"/>
          </w:tcPr>
          <w:p w14:paraId="2CB7CF8D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Agricultural import tariffs</w:t>
            </w:r>
          </w:p>
        </w:tc>
        <w:tc>
          <w:tcPr>
            <w:tcW w:w="4410" w:type="dxa"/>
          </w:tcPr>
          <w:p w14:paraId="22A219D5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World Trade Organisation (WTO)</w:t>
            </w:r>
          </w:p>
        </w:tc>
        <w:tc>
          <w:tcPr>
            <w:tcW w:w="1346" w:type="dxa"/>
          </w:tcPr>
          <w:p w14:paraId="3FC5D06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2-2018</w:t>
            </w:r>
          </w:p>
        </w:tc>
      </w:tr>
      <w:tr w:rsidR="00203567" w:rsidRPr="00AF47E6" w14:paraId="3186BE0D" w14:textId="77777777" w:rsidTr="00FD7EE4">
        <w:tc>
          <w:tcPr>
            <w:tcW w:w="3595" w:type="dxa"/>
          </w:tcPr>
          <w:p w14:paraId="74080B2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Presence and quality of food safety net programmes</w:t>
            </w:r>
          </w:p>
        </w:tc>
        <w:tc>
          <w:tcPr>
            <w:tcW w:w="4410" w:type="dxa"/>
          </w:tcPr>
          <w:p w14:paraId="73A1342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scoring</w:t>
            </w:r>
          </w:p>
        </w:tc>
        <w:tc>
          <w:tcPr>
            <w:tcW w:w="1346" w:type="dxa"/>
          </w:tcPr>
          <w:p w14:paraId="0A59C928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43409A04" w14:textId="77777777" w:rsidTr="00FD7EE4">
        <w:tc>
          <w:tcPr>
            <w:tcW w:w="3595" w:type="dxa"/>
          </w:tcPr>
          <w:p w14:paraId="1935CD3F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Presence of food safety-net programmes</w:t>
            </w:r>
          </w:p>
        </w:tc>
        <w:tc>
          <w:tcPr>
            <w:tcW w:w="4410" w:type="dxa"/>
          </w:tcPr>
          <w:p w14:paraId="400F992B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qualitative scoring</w:t>
            </w:r>
          </w:p>
        </w:tc>
        <w:tc>
          <w:tcPr>
            <w:tcW w:w="1346" w:type="dxa"/>
          </w:tcPr>
          <w:p w14:paraId="3173D1B3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0DFBEDAE" w14:textId="77777777" w:rsidTr="00FD7EE4">
        <w:tc>
          <w:tcPr>
            <w:tcW w:w="3595" w:type="dxa"/>
          </w:tcPr>
          <w:p w14:paraId="20616B1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Funding for food safety net programmes</w:t>
            </w:r>
          </w:p>
        </w:tc>
        <w:tc>
          <w:tcPr>
            <w:tcW w:w="4410" w:type="dxa"/>
          </w:tcPr>
          <w:p w14:paraId="545515F5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 xml:space="preserve">EIU qualitative scoring </w:t>
            </w:r>
          </w:p>
        </w:tc>
        <w:tc>
          <w:tcPr>
            <w:tcW w:w="1346" w:type="dxa"/>
          </w:tcPr>
          <w:p w14:paraId="5F384D5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4C66A4A3" w14:textId="77777777" w:rsidTr="00FD7EE4">
        <w:trPr>
          <w:trHeight w:val="269"/>
        </w:trPr>
        <w:tc>
          <w:tcPr>
            <w:tcW w:w="3595" w:type="dxa"/>
          </w:tcPr>
          <w:p w14:paraId="14D9F558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Coverage of food safety net programmes</w:t>
            </w:r>
          </w:p>
        </w:tc>
        <w:tc>
          <w:tcPr>
            <w:tcW w:w="4410" w:type="dxa"/>
          </w:tcPr>
          <w:p w14:paraId="08A5EF3D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qualitative scoring</w:t>
            </w:r>
          </w:p>
        </w:tc>
        <w:tc>
          <w:tcPr>
            <w:tcW w:w="1346" w:type="dxa"/>
          </w:tcPr>
          <w:p w14:paraId="60D7A876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10890DA0" w14:textId="77777777" w:rsidTr="00FD7EE4">
        <w:trPr>
          <w:trHeight w:val="287"/>
        </w:trPr>
        <w:tc>
          <w:tcPr>
            <w:tcW w:w="3595" w:type="dxa"/>
          </w:tcPr>
          <w:p w14:paraId="18C6DF0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Operation of food safety-net program</w:t>
            </w:r>
          </w:p>
        </w:tc>
        <w:tc>
          <w:tcPr>
            <w:tcW w:w="4410" w:type="dxa"/>
          </w:tcPr>
          <w:p w14:paraId="2066D2E8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qualitative scoring</w:t>
            </w:r>
          </w:p>
        </w:tc>
        <w:tc>
          <w:tcPr>
            <w:tcW w:w="1346" w:type="dxa"/>
          </w:tcPr>
          <w:p w14:paraId="23B5CD13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0F1B245A" w14:textId="77777777" w:rsidTr="00FD7EE4">
        <w:trPr>
          <w:trHeight w:val="305"/>
        </w:trPr>
        <w:tc>
          <w:tcPr>
            <w:tcW w:w="3595" w:type="dxa"/>
          </w:tcPr>
          <w:p w14:paraId="74DC5DAE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Access to financing for farmers</w:t>
            </w:r>
          </w:p>
        </w:tc>
        <w:tc>
          <w:tcPr>
            <w:tcW w:w="4410" w:type="dxa"/>
          </w:tcPr>
          <w:p w14:paraId="4502E30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qualitative scoring</w:t>
            </w:r>
          </w:p>
        </w:tc>
        <w:tc>
          <w:tcPr>
            <w:tcW w:w="1346" w:type="dxa"/>
          </w:tcPr>
          <w:p w14:paraId="1ACB94E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2B1355BC" w14:textId="77777777" w:rsidTr="00FD7EE4">
        <w:trPr>
          <w:trHeight w:val="278"/>
        </w:trPr>
        <w:tc>
          <w:tcPr>
            <w:tcW w:w="3595" w:type="dxa"/>
          </w:tcPr>
          <w:p w14:paraId="5CA929A3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b/>
                <w:bCs/>
                <w:sz w:val="20"/>
                <w:szCs w:val="20"/>
                <w:lang w:val="en-ZA"/>
              </w:rPr>
              <w:t>Availability</w:t>
            </w:r>
          </w:p>
        </w:tc>
        <w:tc>
          <w:tcPr>
            <w:tcW w:w="4410" w:type="dxa"/>
          </w:tcPr>
          <w:p w14:paraId="60AF3DF6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</w:p>
        </w:tc>
        <w:tc>
          <w:tcPr>
            <w:tcW w:w="1346" w:type="dxa"/>
          </w:tcPr>
          <w:p w14:paraId="3DE8E7D9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</w:p>
        </w:tc>
      </w:tr>
      <w:tr w:rsidR="00203567" w:rsidRPr="00AF47E6" w14:paraId="645F1A87" w14:textId="77777777" w:rsidTr="00FD7EE4">
        <w:tc>
          <w:tcPr>
            <w:tcW w:w="3595" w:type="dxa"/>
          </w:tcPr>
          <w:p w14:paraId="1FCCE856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Sufficiency of supply</w:t>
            </w:r>
          </w:p>
        </w:tc>
        <w:tc>
          <w:tcPr>
            <w:tcW w:w="4410" w:type="dxa"/>
          </w:tcPr>
          <w:p w14:paraId="12F9F95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scoring</w:t>
            </w:r>
          </w:p>
        </w:tc>
        <w:tc>
          <w:tcPr>
            <w:tcW w:w="1346" w:type="dxa"/>
          </w:tcPr>
          <w:p w14:paraId="1ADE7C9C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b/>
                <w:bCs/>
                <w:sz w:val="20"/>
                <w:szCs w:val="20"/>
                <w:lang w:val="en-ZA"/>
              </w:rPr>
              <w:t>-</w:t>
            </w:r>
          </w:p>
        </w:tc>
      </w:tr>
      <w:tr w:rsidR="00203567" w:rsidRPr="00AF47E6" w14:paraId="0E8DBF0D" w14:textId="77777777" w:rsidTr="00FD7EE4">
        <w:tc>
          <w:tcPr>
            <w:tcW w:w="3595" w:type="dxa"/>
          </w:tcPr>
          <w:p w14:paraId="2F898D2D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Average food supply</w:t>
            </w:r>
          </w:p>
        </w:tc>
        <w:tc>
          <w:tcPr>
            <w:tcW w:w="4410" w:type="dxa"/>
          </w:tcPr>
          <w:p w14:paraId="4AF9D2E9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FAO</w:t>
            </w:r>
          </w:p>
        </w:tc>
        <w:tc>
          <w:tcPr>
            <w:tcW w:w="1346" w:type="dxa"/>
          </w:tcPr>
          <w:p w14:paraId="6D1D0D2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6-2018</w:t>
            </w:r>
          </w:p>
        </w:tc>
      </w:tr>
      <w:tr w:rsidR="00203567" w:rsidRPr="00AF47E6" w14:paraId="75027939" w14:textId="77777777" w:rsidTr="00FD7EE4">
        <w:tc>
          <w:tcPr>
            <w:tcW w:w="3595" w:type="dxa"/>
          </w:tcPr>
          <w:p w14:paraId="6EE70633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Change in dependency on chronic food aid</w:t>
            </w:r>
          </w:p>
        </w:tc>
        <w:tc>
          <w:tcPr>
            <w:tcW w:w="4410" w:type="dxa"/>
          </w:tcPr>
          <w:p w14:paraId="2FE5C06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OECD</w:t>
            </w:r>
          </w:p>
        </w:tc>
        <w:tc>
          <w:tcPr>
            <w:tcW w:w="1346" w:type="dxa"/>
          </w:tcPr>
          <w:p w14:paraId="1C11E17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3-2017</w:t>
            </w:r>
          </w:p>
        </w:tc>
      </w:tr>
      <w:tr w:rsidR="00203567" w:rsidRPr="00AF47E6" w14:paraId="47DD763D" w14:textId="77777777" w:rsidTr="00FD7EE4">
        <w:tc>
          <w:tcPr>
            <w:tcW w:w="3595" w:type="dxa"/>
          </w:tcPr>
          <w:p w14:paraId="7AF1835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Public expenditure on agricultural R&amp;D</w:t>
            </w:r>
          </w:p>
        </w:tc>
        <w:tc>
          <w:tcPr>
            <w:tcW w:w="4410" w:type="dxa"/>
          </w:tcPr>
          <w:p w14:paraId="1E49197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United Nations</w:t>
            </w:r>
          </w:p>
        </w:tc>
        <w:tc>
          <w:tcPr>
            <w:tcW w:w="1346" w:type="dxa"/>
          </w:tcPr>
          <w:p w14:paraId="7561E6B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0-2017</w:t>
            </w:r>
          </w:p>
        </w:tc>
      </w:tr>
      <w:tr w:rsidR="00203567" w:rsidRPr="00AF47E6" w14:paraId="7C04A80A" w14:textId="77777777" w:rsidTr="00FD7EE4">
        <w:tc>
          <w:tcPr>
            <w:tcW w:w="3595" w:type="dxa"/>
          </w:tcPr>
          <w:p w14:paraId="160DE7FE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 xml:space="preserve">Agricultural infrastructure </w:t>
            </w:r>
          </w:p>
        </w:tc>
        <w:tc>
          <w:tcPr>
            <w:tcW w:w="4410" w:type="dxa"/>
          </w:tcPr>
          <w:p w14:paraId="2E89A8FB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scoring</w:t>
            </w:r>
          </w:p>
        </w:tc>
        <w:tc>
          <w:tcPr>
            <w:tcW w:w="1346" w:type="dxa"/>
          </w:tcPr>
          <w:p w14:paraId="7224776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04-2015</w:t>
            </w:r>
          </w:p>
        </w:tc>
      </w:tr>
      <w:tr w:rsidR="00203567" w:rsidRPr="00AF47E6" w14:paraId="4809B6FE" w14:textId="77777777" w:rsidTr="00FD7EE4">
        <w:tc>
          <w:tcPr>
            <w:tcW w:w="3595" w:type="dxa"/>
          </w:tcPr>
          <w:p w14:paraId="59AF85BC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xistence of adequate crop storage facilities</w:t>
            </w:r>
          </w:p>
        </w:tc>
        <w:tc>
          <w:tcPr>
            <w:tcW w:w="4410" w:type="dxa"/>
          </w:tcPr>
          <w:p w14:paraId="3DAA721C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 xml:space="preserve">EIU qualitative scoring </w:t>
            </w:r>
          </w:p>
        </w:tc>
        <w:tc>
          <w:tcPr>
            <w:tcW w:w="1346" w:type="dxa"/>
          </w:tcPr>
          <w:p w14:paraId="4EE87CD4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569F3244" w14:textId="77777777" w:rsidTr="00FD7EE4">
        <w:tc>
          <w:tcPr>
            <w:tcW w:w="3595" w:type="dxa"/>
          </w:tcPr>
          <w:p w14:paraId="37BE1048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Road infrastructure</w:t>
            </w:r>
          </w:p>
        </w:tc>
        <w:tc>
          <w:tcPr>
            <w:tcW w:w="4410" w:type="dxa"/>
          </w:tcPr>
          <w:p w14:paraId="1183641D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Risk Briefing</w:t>
            </w:r>
          </w:p>
        </w:tc>
        <w:tc>
          <w:tcPr>
            <w:tcW w:w="1346" w:type="dxa"/>
          </w:tcPr>
          <w:p w14:paraId="78A46AB9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3D80BB9B" w14:textId="77777777" w:rsidTr="00FD7EE4">
        <w:tc>
          <w:tcPr>
            <w:tcW w:w="3595" w:type="dxa"/>
          </w:tcPr>
          <w:p w14:paraId="34584CAC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 xml:space="preserve">Port infrastructure </w:t>
            </w:r>
          </w:p>
        </w:tc>
        <w:tc>
          <w:tcPr>
            <w:tcW w:w="4410" w:type="dxa"/>
          </w:tcPr>
          <w:p w14:paraId="3A82208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Risk Briefing</w:t>
            </w:r>
          </w:p>
        </w:tc>
        <w:tc>
          <w:tcPr>
            <w:tcW w:w="1346" w:type="dxa"/>
          </w:tcPr>
          <w:p w14:paraId="2D269DCE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4F9AE30C" w14:textId="77777777" w:rsidTr="00FD7EE4">
        <w:tc>
          <w:tcPr>
            <w:tcW w:w="3595" w:type="dxa"/>
          </w:tcPr>
          <w:p w14:paraId="0EAA060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Air transport infrastructure</w:t>
            </w:r>
          </w:p>
        </w:tc>
        <w:tc>
          <w:tcPr>
            <w:tcW w:w="4410" w:type="dxa"/>
          </w:tcPr>
          <w:p w14:paraId="2BB4D59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Risk Briefing</w:t>
            </w:r>
          </w:p>
        </w:tc>
        <w:tc>
          <w:tcPr>
            <w:tcW w:w="1346" w:type="dxa"/>
          </w:tcPr>
          <w:p w14:paraId="5371CB8E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522ED49A" w14:textId="77777777" w:rsidTr="00FD7EE4">
        <w:tc>
          <w:tcPr>
            <w:tcW w:w="3595" w:type="dxa"/>
          </w:tcPr>
          <w:p w14:paraId="040522BF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Rail infrastructure</w:t>
            </w:r>
          </w:p>
        </w:tc>
        <w:tc>
          <w:tcPr>
            <w:tcW w:w="4410" w:type="dxa"/>
          </w:tcPr>
          <w:p w14:paraId="5412B5A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Risk Briefing</w:t>
            </w:r>
          </w:p>
        </w:tc>
        <w:tc>
          <w:tcPr>
            <w:tcW w:w="1346" w:type="dxa"/>
          </w:tcPr>
          <w:p w14:paraId="6CCEBCD3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3FFEEC4E" w14:textId="77777777" w:rsidTr="00FD7EE4">
        <w:tc>
          <w:tcPr>
            <w:tcW w:w="3595" w:type="dxa"/>
          </w:tcPr>
          <w:p w14:paraId="699EEBC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Irrigation infrastructure</w:t>
            </w:r>
          </w:p>
        </w:tc>
        <w:tc>
          <w:tcPr>
            <w:tcW w:w="4410" w:type="dxa"/>
          </w:tcPr>
          <w:p w14:paraId="10C8880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FAO</w:t>
            </w:r>
          </w:p>
        </w:tc>
        <w:tc>
          <w:tcPr>
            <w:tcW w:w="1346" w:type="dxa"/>
          </w:tcPr>
          <w:p w14:paraId="7817B16F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6</w:t>
            </w:r>
          </w:p>
        </w:tc>
      </w:tr>
      <w:tr w:rsidR="00203567" w:rsidRPr="00AF47E6" w14:paraId="3131000C" w14:textId="77777777" w:rsidTr="00FD7EE4">
        <w:tc>
          <w:tcPr>
            <w:tcW w:w="3595" w:type="dxa"/>
          </w:tcPr>
          <w:p w14:paraId="31BC454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Volatility of agricultural production</w:t>
            </w:r>
          </w:p>
        </w:tc>
        <w:tc>
          <w:tcPr>
            <w:tcW w:w="4410" w:type="dxa"/>
          </w:tcPr>
          <w:p w14:paraId="1EBA7F93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US Department of Agriculture (USDA)</w:t>
            </w:r>
          </w:p>
        </w:tc>
        <w:tc>
          <w:tcPr>
            <w:tcW w:w="1346" w:type="dxa"/>
          </w:tcPr>
          <w:p w14:paraId="73BCE884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2-2016</w:t>
            </w:r>
          </w:p>
        </w:tc>
      </w:tr>
      <w:tr w:rsidR="00203567" w:rsidRPr="00AF47E6" w14:paraId="4ECDB705" w14:textId="77777777" w:rsidTr="00FD7EE4">
        <w:tc>
          <w:tcPr>
            <w:tcW w:w="3595" w:type="dxa"/>
          </w:tcPr>
          <w:p w14:paraId="3FDB9C0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Political stability risk</w:t>
            </w:r>
          </w:p>
        </w:tc>
        <w:tc>
          <w:tcPr>
            <w:tcW w:w="4410" w:type="dxa"/>
          </w:tcPr>
          <w:p w14:paraId="66FCD5C9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Risk Briefing</w:t>
            </w:r>
          </w:p>
        </w:tc>
        <w:tc>
          <w:tcPr>
            <w:tcW w:w="1346" w:type="dxa"/>
          </w:tcPr>
          <w:p w14:paraId="0CA270C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436AAF0C" w14:textId="77777777" w:rsidTr="00FD7EE4">
        <w:tc>
          <w:tcPr>
            <w:tcW w:w="3595" w:type="dxa"/>
          </w:tcPr>
          <w:p w14:paraId="44F3192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Corruption</w:t>
            </w:r>
          </w:p>
        </w:tc>
        <w:tc>
          <w:tcPr>
            <w:tcW w:w="4410" w:type="dxa"/>
          </w:tcPr>
          <w:p w14:paraId="3D18BAF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Risk Briefing</w:t>
            </w:r>
          </w:p>
        </w:tc>
        <w:tc>
          <w:tcPr>
            <w:tcW w:w="1346" w:type="dxa"/>
          </w:tcPr>
          <w:p w14:paraId="78C89E3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58F2FE50" w14:textId="77777777" w:rsidTr="00FD7EE4">
        <w:tc>
          <w:tcPr>
            <w:tcW w:w="3595" w:type="dxa"/>
          </w:tcPr>
          <w:p w14:paraId="6ECA3DFE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lastRenderedPageBreak/>
              <w:t>Urban absorption capacity</w:t>
            </w:r>
          </w:p>
        </w:tc>
        <w:tc>
          <w:tcPr>
            <w:tcW w:w="4410" w:type="dxa"/>
          </w:tcPr>
          <w:p w14:paraId="5FB922EC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World Bank, World Development Indicators, EIU</w:t>
            </w:r>
          </w:p>
        </w:tc>
        <w:tc>
          <w:tcPr>
            <w:tcW w:w="1346" w:type="dxa"/>
          </w:tcPr>
          <w:p w14:paraId="5C7D961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5-2019</w:t>
            </w:r>
          </w:p>
        </w:tc>
      </w:tr>
      <w:tr w:rsidR="00203567" w:rsidRPr="00AF47E6" w14:paraId="71655C7A" w14:textId="77777777" w:rsidTr="00FD7EE4">
        <w:tc>
          <w:tcPr>
            <w:tcW w:w="3595" w:type="dxa"/>
          </w:tcPr>
          <w:p w14:paraId="7D1331B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Food loss</w:t>
            </w:r>
          </w:p>
        </w:tc>
        <w:tc>
          <w:tcPr>
            <w:tcW w:w="4410" w:type="dxa"/>
          </w:tcPr>
          <w:p w14:paraId="6467B7A3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FAO</w:t>
            </w:r>
          </w:p>
        </w:tc>
        <w:tc>
          <w:tcPr>
            <w:tcW w:w="1346" w:type="dxa"/>
          </w:tcPr>
          <w:p w14:paraId="79FCC6D9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3</w:t>
            </w:r>
          </w:p>
        </w:tc>
      </w:tr>
      <w:tr w:rsidR="00203567" w:rsidRPr="00AF47E6" w14:paraId="6CD1A846" w14:textId="77777777" w:rsidTr="00FD7EE4">
        <w:tc>
          <w:tcPr>
            <w:tcW w:w="3595" w:type="dxa"/>
          </w:tcPr>
          <w:p w14:paraId="5899B904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b/>
                <w:bCs/>
                <w:sz w:val="20"/>
                <w:szCs w:val="20"/>
                <w:lang w:val="en-ZA"/>
              </w:rPr>
              <w:t>Quality and safety</w:t>
            </w:r>
          </w:p>
        </w:tc>
        <w:tc>
          <w:tcPr>
            <w:tcW w:w="4410" w:type="dxa"/>
          </w:tcPr>
          <w:p w14:paraId="1C5BC2AB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</w:p>
        </w:tc>
        <w:tc>
          <w:tcPr>
            <w:tcW w:w="1346" w:type="dxa"/>
          </w:tcPr>
          <w:p w14:paraId="0747E966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</w:p>
        </w:tc>
      </w:tr>
      <w:tr w:rsidR="00203567" w:rsidRPr="00AF47E6" w14:paraId="59029E16" w14:textId="77777777" w:rsidTr="00FD7EE4">
        <w:tc>
          <w:tcPr>
            <w:tcW w:w="3595" w:type="dxa"/>
          </w:tcPr>
          <w:p w14:paraId="4231647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Dietary diversity</w:t>
            </w:r>
          </w:p>
        </w:tc>
        <w:tc>
          <w:tcPr>
            <w:tcW w:w="4410" w:type="dxa"/>
          </w:tcPr>
          <w:p w14:paraId="7BE702D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FAO</w:t>
            </w:r>
          </w:p>
        </w:tc>
        <w:tc>
          <w:tcPr>
            <w:tcW w:w="1346" w:type="dxa"/>
          </w:tcPr>
          <w:p w14:paraId="6863D58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1-2013</w:t>
            </w:r>
          </w:p>
        </w:tc>
      </w:tr>
      <w:tr w:rsidR="00203567" w:rsidRPr="00AF47E6" w14:paraId="7C5E937F" w14:textId="77777777" w:rsidTr="00FD7EE4">
        <w:tc>
          <w:tcPr>
            <w:tcW w:w="3595" w:type="dxa"/>
          </w:tcPr>
          <w:p w14:paraId="5477A53B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Nutritional standards</w:t>
            </w:r>
          </w:p>
        </w:tc>
        <w:tc>
          <w:tcPr>
            <w:tcW w:w="4410" w:type="dxa"/>
          </w:tcPr>
          <w:p w14:paraId="0D0AB036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scoring</w:t>
            </w:r>
          </w:p>
        </w:tc>
        <w:tc>
          <w:tcPr>
            <w:tcW w:w="1346" w:type="dxa"/>
          </w:tcPr>
          <w:p w14:paraId="6E16D10B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-</w:t>
            </w:r>
          </w:p>
        </w:tc>
      </w:tr>
      <w:tr w:rsidR="00203567" w:rsidRPr="00AF47E6" w14:paraId="730B63C4" w14:textId="77777777" w:rsidTr="00FD7EE4">
        <w:tc>
          <w:tcPr>
            <w:tcW w:w="3595" w:type="dxa"/>
          </w:tcPr>
          <w:p w14:paraId="2033E26B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National dietary guidelines</w:t>
            </w:r>
          </w:p>
        </w:tc>
        <w:tc>
          <w:tcPr>
            <w:tcW w:w="4410" w:type="dxa"/>
          </w:tcPr>
          <w:p w14:paraId="0181F32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qualitative scoring based on WHO, FAO and national health ministry documents</w:t>
            </w:r>
          </w:p>
        </w:tc>
        <w:tc>
          <w:tcPr>
            <w:tcW w:w="1346" w:type="dxa"/>
          </w:tcPr>
          <w:p w14:paraId="7158B45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24817B92" w14:textId="77777777" w:rsidTr="00FD7EE4">
        <w:tc>
          <w:tcPr>
            <w:tcW w:w="3595" w:type="dxa"/>
          </w:tcPr>
          <w:p w14:paraId="16FF4CD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 xml:space="preserve">National nutrition plan or strategy </w:t>
            </w:r>
          </w:p>
        </w:tc>
        <w:tc>
          <w:tcPr>
            <w:tcW w:w="4410" w:type="dxa"/>
          </w:tcPr>
          <w:p w14:paraId="5B32B615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qualitative scoring based on WHO, FAO and national health ministry documents</w:t>
            </w:r>
          </w:p>
        </w:tc>
        <w:tc>
          <w:tcPr>
            <w:tcW w:w="1346" w:type="dxa"/>
          </w:tcPr>
          <w:p w14:paraId="43801A65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57CAA5EF" w14:textId="77777777" w:rsidTr="00FD7EE4">
        <w:tc>
          <w:tcPr>
            <w:tcW w:w="3595" w:type="dxa"/>
          </w:tcPr>
          <w:p w14:paraId="166E5294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Nutrition monitoring and surveillance</w:t>
            </w:r>
          </w:p>
        </w:tc>
        <w:tc>
          <w:tcPr>
            <w:tcW w:w="4410" w:type="dxa"/>
          </w:tcPr>
          <w:p w14:paraId="2162B6A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qualitative scoring based on WHO, FAO and national health ministry documents</w:t>
            </w:r>
          </w:p>
        </w:tc>
        <w:tc>
          <w:tcPr>
            <w:tcW w:w="1346" w:type="dxa"/>
          </w:tcPr>
          <w:p w14:paraId="63052789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0D2038C8" w14:textId="77777777" w:rsidTr="00FD7EE4">
        <w:tc>
          <w:tcPr>
            <w:tcW w:w="3595" w:type="dxa"/>
          </w:tcPr>
          <w:p w14:paraId="144CA2A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Micronutrient availability</w:t>
            </w:r>
          </w:p>
        </w:tc>
        <w:tc>
          <w:tcPr>
            <w:tcW w:w="4410" w:type="dxa"/>
          </w:tcPr>
          <w:p w14:paraId="5B07EE6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 xml:space="preserve">EIU scoring </w:t>
            </w:r>
          </w:p>
        </w:tc>
        <w:tc>
          <w:tcPr>
            <w:tcW w:w="1346" w:type="dxa"/>
          </w:tcPr>
          <w:p w14:paraId="5A51BF2E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-</w:t>
            </w:r>
          </w:p>
        </w:tc>
      </w:tr>
      <w:tr w:rsidR="00203567" w:rsidRPr="00AF47E6" w14:paraId="7BF43A32" w14:textId="77777777" w:rsidTr="00FD7EE4">
        <w:tc>
          <w:tcPr>
            <w:tcW w:w="3595" w:type="dxa"/>
          </w:tcPr>
          <w:p w14:paraId="282F07CE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Dietary availability of vitamin A</w:t>
            </w:r>
          </w:p>
        </w:tc>
        <w:tc>
          <w:tcPr>
            <w:tcW w:w="4410" w:type="dxa"/>
          </w:tcPr>
          <w:p w14:paraId="2F4B37B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Global Nutrient Database</w:t>
            </w:r>
          </w:p>
        </w:tc>
        <w:tc>
          <w:tcPr>
            <w:tcW w:w="1346" w:type="dxa"/>
          </w:tcPr>
          <w:p w14:paraId="73A42A35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3</w:t>
            </w:r>
          </w:p>
        </w:tc>
      </w:tr>
      <w:tr w:rsidR="00203567" w:rsidRPr="00AF47E6" w14:paraId="7AA4D584" w14:textId="77777777" w:rsidTr="00FD7EE4">
        <w:tc>
          <w:tcPr>
            <w:tcW w:w="3595" w:type="dxa"/>
          </w:tcPr>
          <w:p w14:paraId="6369959C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Dietary availability of iron</w:t>
            </w:r>
          </w:p>
        </w:tc>
        <w:tc>
          <w:tcPr>
            <w:tcW w:w="4410" w:type="dxa"/>
          </w:tcPr>
          <w:p w14:paraId="649D6ED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Global Nutrient Database</w:t>
            </w:r>
          </w:p>
        </w:tc>
        <w:tc>
          <w:tcPr>
            <w:tcW w:w="1346" w:type="dxa"/>
          </w:tcPr>
          <w:p w14:paraId="06B220E6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3</w:t>
            </w:r>
          </w:p>
        </w:tc>
      </w:tr>
      <w:tr w:rsidR="00203567" w:rsidRPr="00AF47E6" w14:paraId="3010E3AC" w14:textId="77777777" w:rsidTr="00FD7EE4">
        <w:tc>
          <w:tcPr>
            <w:tcW w:w="3595" w:type="dxa"/>
          </w:tcPr>
          <w:p w14:paraId="20A0317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Dietary availability of zinc</w:t>
            </w:r>
          </w:p>
        </w:tc>
        <w:tc>
          <w:tcPr>
            <w:tcW w:w="4410" w:type="dxa"/>
          </w:tcPr>
          <w:p w14:paraId="3C96C700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Global Nutrient Database</w:t>
            </w:r>
          </w:p>
        </w:tc>
        <w:tc>
          <w:tcPr>
            <w:tcW w:w="1346" w:type="dxa"/>
          </w:tcPr>
          <w:p w14:paraId="7F5D0EE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3</w:t>
            </w:r>
          </w:p>
        </w:tc>
      </w:tr>
      <w:tr w:rsidR="00203567" w:rsidRPr="00AF47E6" w14:paraId="7508B0A9" w14:textId="77777777" w:rsidTr="00FD7EE4">
        <w:tc>
          <w:tcPr>
            <w:tcW w:w="3595" w:type="dxa"/>
          </w:tcPr>
          <w:p w14:paraId="12FB02CC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Protein quality</w:t>
            </w:r>
          </w:p>
        </w:tc>
        <w:tc>
          <w:tcPr>
            <w:tcW w:w="4410" w:type="dxa"/>
          </w:tcPr>
          <w:p w14:paraId="42A70042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calculation based on data from WHO, FAO and USDA Nutrient Database</w:t>
            </w:r>
          </w:p>
        </w:tc>
        <w:tc>
          <w:tcPr>
            <w:tcW w:w="1346" w:type="dxa"/>
          </w:tcPr>
          <w:p w14:paraId="1BC1CE0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1-2013</w:t>
            </w:r>
          </w:p>
        </w:tc>
      </w:tr>
      <w:tr w:rsidR="00203567" w:rsidRPr="00AF47E6" w14:paraId="70BB092C" w14:textId="77777777" w:rsidTr="00FD7EE4">
        <w:tc>
          <w:tcPr>
            <w:tcW w:w="3595" w:type="dxa"/>
          </w:tcPr>
          <w:p w14:paraId="696E3B5A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Food safety</w:t>
            </w:r>
          </w:p>
        </w:tc>
        <w:tc>
          <w:tcPr>
            <w:tcW w:w="4410" w:type="dxa"/>
          </w:tcPr>
          <w:p w14:paraId="44E7E48E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 xml:space="preserve">EIU scoring </w:t>
            </w:r>
          </w:p>
        </w:tc>
        <w:tc>
          <w:tcPr>
            <w:tcW w:w="1346" w:type="dxa"/>
          </w:tcPr>
          <w:p w14:paraId="0F37F4E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-</w:t>
            </w:r>
          </w:p>
        </w:tc>
      </w:tr>
      <w:tr w:rsidR="00203567" w:rsidRPr="00AF47E6" w14:paraId="6B3D3659" w14:textId="77777777" w:rsidTr="00FD7EE4">
        <w:tc>
          <w:tcPr>
            <w:tcW w:w="3595" w:type="dxa"/>
          </w:tcPr>
          <w:p w14:paraId="525BD338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Agency to ensure the safety and health of food</w:t>
            </w:r>
          </w:p>
        </w:tc>
        <w:tc>
          <w:tcPr>
            <w:tcW w:w="4410" w:type="dxa"/>
          </w:tcPr>
          <w:p w14:paraId="27C2FD76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EIU qualitative scoring</w:t>
            </w:r>
          </w:p>
        </w:tc>
        <w:tc>
          <w:tcPr>
            <w:tcW w:w="1346" w:type="dxa"/>
          </w:tcPr>
          <w:p w14:paraId="7E8263D7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9</w:t>
            </w:r>
          </w:p>
        </w:tc>
      </w:tr>
      <w:tr w:rsidR="00203567" w:rsidRPr="00AF47E6" w14:paraId="255285FA" w14:textId="77777777" w:rsidTr="003964A4">
        <w:trPr>
          <w:trHeight w:val="58"/>
        </w:trPr>
        <w:tc>
          <w:tcPr>
            <w:tcW w:w="3595" w:type="dxa"/>
          </w:tcPr>
          <w:p w14:paraId="265AEF4B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Proportion of population with access to potable water</w:t>
            </w:r>
          </w:p>
        </w:tc>
        <w:tc>
          <w:tcPr>
            <w:tcW w:w="4410" w:type="dxa"/>
          </w:tcPr>
          <w:p w14:paraId="099AC693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noProof/>
                <w:sz w:val="20"/>
                <w:szCs w:val="20"/>
                <w:lang w:val="en-ZA"/>
              </w:rPr>
              <w:t>World Bank</w:t>
            </w:r>
          </w:p>
        </w:tc>
        <w:tc>
          <w:tcPr>
            <w:tcW w:w="1346" w:type="dxa"/>
          </w:tcPr>
          <w:p w14:paraId="11C09CF8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7</w:t>
            </w:r>
          </w:p>
        </w:tc>
      </w:tr>
      <w:tr w:rsidR="00203567" w:rsidRPr="00AF47E6" w14:paraId="3B27FB2F" w14:textId="77777777" w:rsidTr="00FD7EE4">
        <w:tc>
          <w:tcPr>
            <w:tcW w:w="3595" w:type="dxa"/>
          </w:tcPr>
          <w:p w14:paraId="69EA7DEB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b/>
                <w:bCs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Ability to store food safely</w:t>
            </w:r>
          </w:p>
        </w:tc>
        <w:tc>
          <w:tcPr>
            <w:tcW w:w="4410" w:type="dxa"/>
          </w:tcPr>
          <w:p w14:paraId="63ED7FC1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United Nations</w:t>
            </w:r>
          </w:p>
        </w:tc>
        <w:tc>
          <w:tcPr>
            <w:tcW w:w="1346" w:type="dxa"/>
          </w:tcPr>
          <w:p w14:paraId="294AF1B8" w14:textId="77777777" w:rsidR="00203567" w:rsidRPr="00AF47E6" w:rsidRDefault="00203567" w:rsidP="00FD7EE4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ZA"/>
              </w:rPr>
            </w:pPr>
            <w:r w:rsidRPr="00AF47E6">
              <w:rPr>
                <w:rFonts w:cs="Times New Roman"/>
                <w:sz w:val="20"/>
                <w:szCs w:val="20"/>
                <w:lang w:val="en-ZA"/>
              </w:rPr>
              <w:t>2017</w:t>
            </w:r>
          </w:p>
        </w:tc>
      </w:tr>
    </w:tbl>
    <w:bookmarkEnd w:id="0"/>
    <w:p w14:paraId="217D8100" w14:textId="4AE9E27F" w:rsidR="00D5328C" w:rsidRDefault="00203567">
      <w:pPr>
        <w:rPr>
          <w:lang w:val="en-GB"/>
        </w:rPr>
      </w:pPr>
      <w:r>
        <w:rPr>
          <w:lang w:val="en-GB"/>
        </w:rPr>
        <w:t xml:space="preserve">Source </w:t>
      </w:r>
      <w:r w:rsidRPr="00494683">
        <w:rPr>
          <w:lang w:val="en-GB"/>
        </w:rPr>
        <w:fldChar w:fldCharType="begin"/>
      </w:r>
      <w:r w:rsidRPr="00494683">
        <w:rPr>
          <w:lang w:val="en-GB"/>
        </w:rPr>
        <w:instrText xml:space="preserve"> ADDIN EN.CITE &lt;EndNote&gt;&lt;Cite&gt;&lt;Author&gt;EIU&lt;/Author&gt;&lt;Year&gt;2019&lt;/Year&gt;&lt;RecNum&gt;288&lt;/RecNum&gt;&lt;DisplayText&gt;(EIU, 2019)&lt;/DisplayText&gt;&lt;record&gt;&lt;rec-number&gt;288&lt;/rec-number&gt;&lt;foreign-keys&gt;&lt;key app="EN" db-id="wprwvsttyfvtdxerdfmxt9djxez22ts5fs2f" timestamp="1597169602"&gt;288&lt;/key&gt;&lt;/foreign-keys&gt;&lt;ref-type name="Report"&gt;27&lt;/ref-type&gt;&lt;contributors&gt;&lt;authors&gt;&lt;author&gt;EIU&lt;/author&gt;&lt;/authors&gt;&lt;/contributors&gt;&lt;titles&gt;&lt;title&gt;The Global Food Security Index 2019: Strengthening food systems and the environment through innovation and investment&lt;/title&gt;&lt;/titles&gt;&lt;dates&gt;&lt;year&gt;2019&lt;/year&gt;&lt;/dates&gt;&lt;pub-location&gt;London&lt;/pub-location&gt;&lt;publisher&gt;The Economist Intelligence Unit (EIU) Limited.&lt;/publisher&gt;&lt;urls&gt;&lt;related-urls&gt;&lt;url&gt;https://foodsecurityindex.eiu.com/&lt;/url&gt;&lt;/related-urls&gt;&lt;/urls&gt;&lt;/record&gt;&lt;/Cite&gt;&lt;/EndNote&gt;</w:instrText>
      </w:r>
      <w:r w:rsidRPr="00494683">
        <w:rPr>
          <w:lang w:val="en-GB"/>
        </w:rPr>
        <w:fldChar w:fldCharType="separate"/>
      </w:r>
      <w:r w:rsidRPr="00494683">
        <w:rPr>
          <w:noProof/>
          <w:lang w:val="en-GB"/>
        </w:rPr>
        <w:t>(EIU, 2019)</w:t>
      </w:r>
      <w:r w:rsidRPr="00494683">
        <w:rPr>
          <w:lang w:val="en-GB"/>
        </w:rPr>
        <w:fldChar w:fldCharType="end"/>
      </w:r>
    </w:p>
    <w:p w14:paraId="783AA77A" w14:textId="77777777" w:rsidR="004E31BC" w:rsidRDefault="004E31BC">
      <w:pPr>
        <w:rPr>
          <w:lang w:val="en-GB"/>
        </w:rPr>
        <w:sectPr w:rsidR="004E31BC" w:rsidSect="0083786A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F728679" w14:textId="1011B4EF" w:rsidR="0083786A" w:rsidRDefault="0083786A">
      <w:r w:rsidRPr="0083786A">
        <w:rPr>
          <w:rFonts w:cs="Times New Roman"/>
          <w:b/>
          <w:bCs/>
          <w:szCs w:val="24"/>
        </w:rPr>
        <w:lastRenderedPageBreak/>
        <w:t>Table S</w:t>
      </w:r>
      <w:r>
        <w:rPr>
          <w:rFonts w:cs="Times New Roman"/>
          <w:b/>
          <w:bCs/>
          <w:szCs w:val="24"/>
        </w:rPr>
        <w:t>2</w:t>
      </w:r>
      <w:r w:rsidRPr="0083786A">
        <w:t xml:space="preserve"> Changes in scores for the 113 countries after </w:t>
      </w:r>
      <w:proofErr w:type="spellStart"/>
      <w:r w:rsidRPr="0083786A">
        <w:t>winsor</w:t>
      </w:r>
      <w:r>
        <w:t>i</w:t>
      </w:r>
      <w:r w:rsidRPr="0083786A">
        <w:t>sation</w:t>
      </w:r>
      <w:proofErr w:type="spellEnd"/>
      <w:r w:rsidRPr="0083786A">
        <w:t xml:space="preserve"> of the outlier</w:t>
      </w:r>
      <w:r w:rsidR="00700553">
        <w:t xml:space="preserve"> data points</w:t>
      </w:r>
    </w:p>
    <w:tbl>
      <w:tblPr>
        <w:tblW w:w="12698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14"/>
        <w:gridCol w:w="1814"/>
        <w:gridCol w:w="1814"/>
        <w:gridCol w:w="1814"/>
        <w:gridCol w:w="1814"/>
        <w:gridCol w:w="1814"/>
        <w:gridCol w:w="1814"/>
      </w:tblGrid>
      <w:tr w:rsidR="0083786A" w:rsidRPr="0083786A" w14:paraId="0FEE5B09" w14:textId="77777777" w:rsidTr="007B75CF">
        <w:trPr>
          <w:trHeight w:val="699"/>
        </w:trPr>
        <w:tc>
          <w:tcPr>
            <w:tcW w:w="181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45619DF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Countries</w:t>
            </w:r>
          </w:p>
        </w:tc>
        <w:tc>
          <w:tcPr>
            <w:tcW w:w="181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62AF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019 GFSI affordability scores</w:t>
            </w:r>
          </w:p>
        </w:tc>
        <w:tc>
          <w:tcPr>
            <w:tcW w:w="181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BAAA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winsorised</w:t>
            </w:r>
            <w:proofErr w:type="spellEnd"/>
          </w:p>
          <w:p w14:paraId="782E05A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affordability scores</w:t>
            </w:r>
          </w:p>
        </w:tc>
        <w:tc>
          <w:tcPr>
            <w:tcW w:w="181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9CD59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019 GFSI availability scores</w:t>
            </w:r>
          </w:p>
        </w:tc>
        <w:tc>
          <w:tcPr>
            <w:tcW w:w="181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BA61D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winsorised</w:t>
            </w:r>
            <w:proofErr w:type="spellEnd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 availability scores</w:t>
            </w:r>
          </w:p>
        </w:tc>
        <w:tc>
          <w:tcPr>
            <w:tcW w:w="181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91F9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019 overall GFSI score</w:t>
            </w:r>
          </w:p>
        </w:tc>
        <w:tc>
          <w:tcPr>
            <w:tcW w:w="181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4EE36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winsorised</w:t>
            </w:r>
            <w:proofErr w:type="spellEnd"/>
          </w:p>
          <w:p w14:paraId="6D772C6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019 overall GFSI score</w:t>
            </w:r>
          </w:p>
        </w:tc>
      </w:tr>
      <w:tr w:rsidR="0083786A" w:rsidRPr="0083786A" w14:paraId="6EA0BEF7" w14:textId="77777777" w:rsidTr="007B75CF">
        <w:trPr>
          <w:trHeight w:val="113"/>
        </w:trPr>
        <w:tc>
          <w:tcPr>
            <w:tcW w:w="1814" w:type="dxa"/>
            <w:shd w:val="clear" w:color="auto" w:fill="auto"/>
            <w:noWrap/>
            <w:hideMark/>
          </w:tcPr>
          <w:p w14:paraId="4627296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lger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76B688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E95A0F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0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4C033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24EBC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8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B7679E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2E69E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4.1</w:t>
            </w:r>
          </w:p>
        </w:tc>
      </w:tr>
      <w:tr w:rsidR="0083786A" w:rsidRPr="0083786A" w14:paraId="6F676DE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7CB0F0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ngol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40C5EC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99CCCF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9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F6FDCF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7C191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0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DC484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CD7DF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2.3</w:t>
            </w:r>
          </w:p>
        </w:tc>
      </w:tr>
      <w:tr w:rsidR="0083786A" w:rsidRPr="0083786A" w14:paraId="6DFBAFF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DF16E6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rgentin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2588A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4F999F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1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952E6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22787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6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975476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40F4C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2</w:t>
            </w:r>
          </w:p>
        </w:tc>
      </w:tr>
      <w:tr w:rsidR="0083786A" w:rsidRPr="0083786A" w14:paraId="3F8E03B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B9A749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ustral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78B2B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46D87F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6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0645B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ACFA1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6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703D75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69166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0</w:t>
            </w:r>
          </w:p>
        </w:tc>
      </w:tr>
      <w:tr w:rsidR="0083786A" w:rsidRPr="0083786A" w14:paraId="369BDA8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630DB6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ustr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B5D84B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DB91DD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2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BADE9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FAB2C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7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4AA622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84396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8</w:t>
            </w:r>
          </w:p>
        </w:tc>
      </w:tr>
      <w:tr w:rsidR="0083786A" w:rsidRPr="0083786A" w14:paraId="39DD718D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41BFF6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zerbaija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122FF3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6A6D70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8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93D16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D6310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22442C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2350B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2.3</w:t>
            </w:r>
          </w:p>
        </w:tc>
      </w:tr>
      <w:tr w:rsidR="0083786A" w:rsidRPr="0083786A" w14:paraId="2F0B9CC5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F59F09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ahrai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87067F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B5139B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20B45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B26B2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4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AC5AE4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BCB8D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9</w:t>
            </w:r>
          </w:p>
        </w:tc>
      </w:tr>
      <w:tr w:rsidR="0083786A" w:rsidRPr="0083786A" w14:paraId="7E49652A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B89FFC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angladesh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26DA8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5992C8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4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04F051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827A7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0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2A071B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37F89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4.6</w:t>
            </w:r>
          </w:p>
        </w:tc>
      </w:tr>
      <w:tr w:rsidR="0083786A" w:rsidRPr="0083786A" w14:paraId="408621B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0BAFD0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elarus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8B19F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36FF9A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6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CAB06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DF22B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4457A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E41EF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3.5</w:t>
            </w:r>
          </w:p>
        </w:tc>
      </w:tr>
      <w:tr w:rsidR="0083786A" w:rsidRPr="0083786A" w14:paraId="7ADA2E4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4C80D5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elgium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B5CF9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EE9212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0A8C9F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585CC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4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EAF3B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937AC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8.6</w:t>
            </w:r>
          </w:p>
        </w:tc>
      </w:tr>
      <w:tr w:rsidR="0083786A" w:rsidRPr="0083786A" w14:paraId="6730206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F2F7D0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eni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DBE71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E3CE84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5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1A8732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56FE0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2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25B4DD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C63D7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4.1</w:t>
            </w:r>
          </w:p>
        </w:tc>
      </w:tr>
      <w:tr w:rsidR="0083786A" w:rsidRPr="0083786A" w14:paraId="312A56FD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3C58B02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oliv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6BC74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EC8BE3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636328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3C2F4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9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7EE2A9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E458A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4.6</w:t>
            </w:r>
          </w:p>
        </w:tc>
      </w:tr>
      <w:tr w:rsidR="0083786A" w:rsidRPr="0083786A" w14:paraId="1AD685D8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057EAA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otswan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D29C4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5C1464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5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2B2C5E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5EDEC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2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596149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A0046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2.9</w:t>
            </w:r>
          </w:p>
        </w:tc>
      </w:tr>
      <w:tr w:rsidR="0083786A" w:rsidRPr="0083786A" w14:paraId="33877BC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32D9647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razil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8EF2D0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A9E2CB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9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257E6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6E47A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FBF812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CB54F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9</w:t>
            </w:r>
          </w:p>
        </w:tc>
      </w:tr>
      <w:tr w:rsidR="0083786A" w:rsidRPr="0083786A" w14:paraId="41ACC16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FA5027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ulgar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5BB83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1B7DA7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5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54607E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AA645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8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5D735C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367ED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2.3</w:t>
            </w:r>
          </w:p>
        </w:tc>
      </w:tr>
      <w:tr w:rsidR="0083786A" w:rsidRPr="0083786A" w14:paraId="4DDA9279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B83F78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urkina Faso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0BB42C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AFE364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3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575BF3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34ED3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0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7CD06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53406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6.4</w:t>
            </w:r>
          </w:p>
        </w:tc>
      </w:tr>
      <w:tr w:rsidR="0083786A" w:rsidRPr="0083786A" w14:paraId="3980076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55320AB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urundi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D2EC3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5BE02D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9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57F660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7A847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18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38CC9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0D339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5.4</w:t>
            </w:r>
          </w:p>
        </w:tc>
      </w:tr>
      <w:tr w:rsidR="0083786A" w:rsidRPr="0083786A" w14:paraId="1653135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FAA0B5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ambod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82A0B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35B58E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1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26D7A8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01FE6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2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08AB20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DD92B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4.7</w:t>
            </w:r>
          </w:p>
        </w:tc>
      </w:tr>
      <w:tr w:rsidR="0083786A" w:rsidRPr="0083786A" w14:paraId="1B6B3CF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C1A7AF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ameroo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EEC986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59F30C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9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1F5D9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5764F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4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8CA420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53297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2.5</w:t>
            </w:r>
          </w:p>
        </w:tc>
      </w:tr>
      <w:tr w:rsidR="0083786A" w:rsidRPr="0083786A" w14:paraId="79DF0CD8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C0E64B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anad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F3A6E9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FB0591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5590F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A7C2A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AE44A6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0820C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7</w:t>
            </w:r>
          </w:p>
        </w:tc>
      </w:tr>
      <w:tr w:rsidR="0083786A" w:rsidRPr="0083786A" w14:paraId="3CCBD91D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CFCB96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had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614C8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DC0D19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7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35A12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74A62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7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16A3C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959D9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2.7</w:t>
            </w:r>
          </w:p>
        </w:tc>
      </w:tr>
      <w:tr w:rsidR="0083786A" w:rsidRPr="0083786A" w14:paraId="7E1E5BC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35501E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hile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36E8F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895054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5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7F9618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1FF40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9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5E184E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B4CCB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2.9</w:t>
            </w:r>
          </w:p>
        </w:tc>
      </w:tr>
      <w:tr w:rsidR="0083786A" w:rsidRPr="0083786A" w14:paraId="7A86B4A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DB4A0B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hin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5864CD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C3ED58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9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91AA4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3F302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5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F271C6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78E21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8.4</w:t>
            </w:r>
          </w:p>
        </w:tc>
      </w:tr>
      <w:tr w:rsidR="0083786A" w:rsidRPr="0083786A" w14:paraId="1731D05A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CCCF66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olomb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E16C7B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AF92EB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8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48318B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593C8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3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745C3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027AE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7</w:t>
            </w:r>
          </w:p>
        </w:tc>
      </w:tr>
      <w:tr w:rsidR="0083786A" w:rsidRPr="0083786A" w14:paraId="515D988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D12DDC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ongo (Dem. Rep.)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D2969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4E74E4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2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B3FC6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E79F4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4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D5B9F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4CE0E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1.4</w:t>
            </w:r>
          </w:p>
        </w:tc>
      </w:tr>
      <w:tr w:rsidR="0083786A" w:rsidRPr="0083786A" w14:paraId="4DA38AF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EB2126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osta Ric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07876D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8751C1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2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FC4228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6CA1E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5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8B079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AFC19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5.5</w:t>
            </w:r>
          </w:p>
        </w:tc>
      </w:tr>
      <w:tr w:rsidR="0083786A" w:rsidRPr="0083786A" w14:paraId="2CB96ED0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617D56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ote d</w:t>
            </w:r>
            <w:r w:rsidRPr="0083786A">
              <w:rPr>
                <w:rFonts w:cs="Times New Roman"/>
                <w:bCs/>
                <w:sz w:val="20"/>
                <w:szCs w:val="20"/>
                <w:lang w:val="en-GB"/>
              </w:rPr>
              <w:t>'</w:t>
            </w: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voire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B63249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580847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0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E666C2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4FBA0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9FAE3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EBB63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8.9</w:t>
            </w:r>
          </w:p>
        </w:tc>
      </w:tr>
      <w:tr w:rsidR="0083786A" w:rsidRPr="0083786A" w14:paraId="0CC1A677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0DCE27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zech Republic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4E83B2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C323E2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87491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0BD8E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2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8D4F8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3051D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4.2</w:t>
            </w:r>
          </w:p>
        </w:tc>
      </w:tr>
      <w:tr w:rsidR="0083786A" w:rsidRPr="0083786A" w14:paraId="6DF36029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C1BDD8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Denmark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40E43A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246661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2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C8377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0463F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3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87ABF4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08355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5</w:t>
            </w:r>
          </w:p>
        </w:tc>
      </w:tr>
      <w:tr w:rsidR="0083786A" w:rsidRPr="0083786A" w14:paraId="08A30D4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CBCF40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Dominican Republic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7E9FF5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6F4934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3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C3D8C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5F072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A349D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54F76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8.9</w:t>
            </w:r>
          </w:p>
        </w:tc>
      </w:tr>
      <w:tr w:rsidR="0083786A" w:rsidRPr="0083786A" w14:paraId="5612BF45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241D3E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Ecuador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6B471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89244A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60563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D95C5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B965C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8359A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8.8</w:t>
            </w:r>
          </w:p>
        </w:tc>
      </w:tr>
      <w:tr w:rsidR="0083786A" w:rsidRPr="0083786A" w14:paraId="3BE64B22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8409A0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lastRenderedPageBreak/>
              <w:t>Egypt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62B25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260E11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7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9A70FC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14635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34B11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7B869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4.6</w:t>
            </w:r>
          </w:p>
        </w:tc>
      </w:tr>
      <w:tr w:rsidR="0083786A" w:rsidRPr="0083786A" w14:paraId="6F993430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CDD24C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El Salvador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AD7CBF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3B7AF7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1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D477E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08877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2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44118E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650C6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0</w:t>
            </w:r>
          </w:p>
        </w:tc>
      </w:tr>
      <w:tr w:rsidR="0083786A" w:rsidRPr="0083786A" w14:paraId="35EC9EC0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37409F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Ethiop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AE9A7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669F79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9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A4B523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9DC7F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4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0D539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4C307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7.6</w:t>
            </w:r>
          </w:p>
        </w:tc>
      </w:tr>
      <w:tr w:rsidR="0083786A" w:rsidRPr="0083786A" w14:paraId="026CC32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5192EAE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Finland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4AF19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2222A5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BFC75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50209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4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FFFFB1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510D0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4.5</w:t>
            </w:r>
          </w:p>
        </w:tc>
      </w:tr>
      <w:tr w:rsidR="0083786A" w:rsidRPr="0083786A" w14:paraId="3735914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188205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France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E4E5E2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F7F3B9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F1DCA8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EF592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4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D3B614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0F477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3</w:t>
            </w:r>
          </w:p>
        </w:tc>
      </w:tr>
      <w:tr w:rsidR="0083786A" w:rsidRPr="0083786A" w14:paraId="2F7BABF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D13EE3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ermany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0A5C8F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31C36B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C6B51F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350C0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7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A1B86C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0EE53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7</w:t>
            </w:r>
          </w:p>
        </w:tc>
      </w:tr>
      <w:tr w:rsidR="0083786A" w:rsidRPr="0083786A" w14:paraId="3824F9A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368220A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han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2B069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2A8FF5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8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85770D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90943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0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93C17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722C9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4.8</w:t>
            </w:r>
          </w:p>
        </w:tc>
      </w:tr>
      <w:tr w:rsidR="0083786A" w:rsidRPr="0083786A" w14:paraId="7CE84D73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D89D45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reece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BA38CD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C5F8E9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5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8EE195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4DDF7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2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82A40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DCA66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1.6</w:t>
            </w:r>
          </w:p>
        </w:tc>
      </w:tr>
      <w:tr w:rsidR="0083786A" w:rsidRPr="0083786A" w14:paraId="5C8F40A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6F0300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uatemal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76F9B7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FAC081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6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5BFF8F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BEA03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9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C15A70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B5050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4</w:t>
            </w:r>
          </w:p>
        </w:tc>
      </w:tr>
      <w:tr w:rsidR="0083786A" w:rsidRPr="0083786A" w14:paraId="4ED1495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EB00F5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uine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49AA8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C1F540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9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8E88F9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D8E93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4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877FBF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0AC91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6.0</w:t>
            </w:r>
          </w:p>
        </w:tc>
      </w:tr>
      <w:tr w:rsidR="0083786A" w:rsidRPr="0083786A" w14:paraId="6678C42C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DF6EA6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Haiti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48BC89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19BFC4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0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82A60C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CF671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6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B3C5E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BC579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3.3</w:t>
            </w:r>
          </w:p>
        </w:tc>
      </w:tr>
      <w:tr w:rsidR="0083786A" w:rsidRPr="0083786A" w14:paraId="1890F55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20AAC0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Honduras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76F69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4DEDB7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496518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C3689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6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4901E9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F1F6A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5.7</w:t>
            </w:r>
          </w:p>
        </w:tc>
      </w:tr>
      <w:tr w:rsidR="0083786A" w:rsidRPr="0083786A" w14:paraId="0F2FB3C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C20976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Hungary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95DC00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C9CDCC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7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CEB16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77D67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C6A7EB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8C589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1.5</w:t>
            </w:r>
          </w:p>
        </w:tc>
      </w:tr>
      <w:tr w:rsidR="0083786A" w:rsidRPr="0083786A" w14:paraId="13288EBA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3411D7F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nd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B96779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677C94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C71A3A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A0F97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9021E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72620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6.5</w:t>
            </w:r>
          </w:p>
        </w:tc>
      </w:tr>
      <w:tr w:rsidR="0083786A" w:rsidRPr="0083786A" w14:paraId="31021FF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5F82EA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ndones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23195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68FA91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3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56E80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10BE3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A5F3EF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FF8E4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8.5</w:t>
            </w:r>
          </w:p>
        </w:tc>
      </w:tr>
      <w:tr w:rsidR="0083786A" w:rsidRPr="0083786A" w14:paraId="261BE9F3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39924A2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reland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C34D10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1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143DF3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9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D753D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B8398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4846C8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453C0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5.5</w:t>
            </w:r>
          </w:p>
        </w:tc>
      </w:tr>
      <w:tr w:rsidR="0083786A" w:rsidRPr="0083786A" w14:paraId="6BF66EDD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7EAE53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srael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687C4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875391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41CEEA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FBF30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3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0A636A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8B242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8.3</w:t>
            </w:r>
          </w:p>
        </w:tc>
      </w:tr>
      <w:tr w:rsidR="0083786A" w:rsidRPr="0083786A" w14:paraId="6D0DC4F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80802C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taly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6606FA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CA92DB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4AC41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5118D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7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33E22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78B6E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4.5</w:t>
            </w:r>
          </w:p>
        </w:tc>
      </w:tr>
      <w:tr w:rsidR="0083786A" w:rsidRPr="0083786A" w14:paraId="4325952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449F3C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Japa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418D34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76D61E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515CA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5BE03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0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B643C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52E4E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5.2</w:t>
            </w:r>
          </w:p>
        </w:tc>
      </w:tr>
      <w:tr w:rsidR="0083786A" w:rsidRPr="0083786A" w14:paraId="4285D5A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3D76AB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Jorda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25796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AAFEBA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9EFD06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1A4FB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9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C6FF81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8D6C6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2</w:t>
            </w:r>
          </w:p>
        </w:tc>
      </w:tr>
      <w:tr w:rsidR="0083786A" w:rsidRPr="0083786A" w14:paraId="6C73A9DD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363820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Kazakhsta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8100A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F027E3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0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B0569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F61C6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5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AC243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F502A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3.5</w:t>
            </w:r>
          </w:p>
        </w:tc>
      </w:tr>
      <w:tr w:rsidR="0083786A" w:rsidRPr="0083786A" w14:paraId="2D0913A2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C48846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Keny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0BA29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A69E99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5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32A18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6B1B1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4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FC49C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A6549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4.7</w:t>
            </w:r>
          </w:p>
        </w:tc>
      </w:tr>
      <w:tr w:rsidR="0083786A" w:rsidRPr="0083786A" w14:paraId="3273F032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5042F1D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Kuwait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4388B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0E17BC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5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5562ED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50257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1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B9BF2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E86B9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3.4</w:t>
            </w:r>
          </w:p>
        </w:tc>
      </w:tr>
      <w:tr w:rsidR="0083786A" w:rsidRPr="0083786A" w14:paraId="6F672DAD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4D2896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Laos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EEFD9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A82EE9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9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C079F7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7DBA8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1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69914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F8231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4.2</w:t>
            </w:r>
          </w:p>
        </w:tc>
      </w:tr>
      <w:tr w:rsidR="0083786A" w:rsidRPr="0083786A" w14:paraId="03BDAE6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4503D8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adagascar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54813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5EDDE6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7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7A74A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D9227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4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0B671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7E20D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9.9</w:t>
            </w:r>
          </w:p>
        </w:tc>
      </w:tr>
      <w:tr w:rsidR="0083786A" w:rsidRPr="0083786A" w14:paraId="313969F1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ED8229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alawi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4B3189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5C486F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79BD1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57162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1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F8F1D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6296A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1.2</w:t>
            </w:r>
          </w:p>
        </w:tc>
      </w:tr>
      <w:tr w:rsidR="0083786A" w:rsidRPr="0083786A" w14:paraId="0F203E5B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2A2190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alays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A69FD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64E0E5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8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B87E76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C6550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7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B8E73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8B754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2.3</w:t>
            </w:r>
          </w:p>
        </w:tc>
      </w:tr>
      <w:tr w:rsidR="0083786A" w:rsidRPr="0083786A" w14:paraId="501DDBA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304D6B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ali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BAD0F8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93995F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2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13B227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A5DAC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C6592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56559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1.9</w:t>
            </w:r>
          </w:p>
        </w:tc>
      </w:tr>
      <w:tr w:rsidR="0083786A" w:rsidRPr="0083786A" w14:paraId="277EF4C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4800A5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exico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F1A0E7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5AAAB8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8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F84076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1CE9B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0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3DD4B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171B4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1</w:t>
            </w:r>
          </w:p>
        </w:tc>
      </w:tr>
      <w:tr w:rsidR="0083786A" w:rsidRPr="0083786A" w14:paraId="290E48EA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C81125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orocco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A884B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1F851C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E65E4F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0E591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8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F7D5E8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A0A60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8.5</w:t>
            </w:r>
          </w:p>
        </w:tc>
      </w:tr>
      <w:tr w:rsidR="0083786A" w:rsidRPr="0083786A" w14:paraId="63AC5AA9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41001D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ozambique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5235DD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8D4A91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2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16703C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0A081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2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E5702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0BCC6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5.1</w:t>
            </w:r>
          </w:p>
        </w:tc>
      </w:tr>
      <w:tr w:rsidR="0083786A" w:rsidRPr="0083786A" w14:paraId="05A39E77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61EF2C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yanmar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5510B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66F147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703CB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D5461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1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AEDC60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D1E74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2.2</w:t>
            </w:r>
          </w:p>
        </w:tc>
      </w:tr>
      <w:tr w:rsidR="0083786A" w:rsidRPr="0083786A" w14:paraId="2B38E7FD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102E9E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epal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7D46FB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BCE212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5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D9FFE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3AFFA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2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56DC4F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2A0CC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6</w:t>
            </w:r>
          </w:p>
        </w:tc>
      </w:tr>
      <w:tr w:rsidR="0083786A" w:rsidRPr="0083786A" w14:paraId="0A9305C3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128A98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etherlands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FFB967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1C88D4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2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5E0B72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DF55A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6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E4884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4DAA8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0.9</w:t>
            </w:r>
          </w:p>
        </w:tc>
      </w:tr>
      <w:tr w:rsidR="0083786A" w:rsidRPr="0083786A" w14:paraId="365EACB5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550B6B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ew Zealand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47EA97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A38981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4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82FA45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C06C5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2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F09B54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7D277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7.4</w:t>
            </w:r>
          </w:p>
        </w:tc>
      </w:tr>
      <w:tr w:rsidR="0083786A" w:rsidRPr="0083786A" w14:paraId="3B14A2C0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9147E5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icaragu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2406AC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C4C7E6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9AEF4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DAE5F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5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B506C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D1D63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0.9</w:t>
            </w:r>
          </w:p>
        </w:tc>
      </w:tr>
      <w:tr w:rsidR="0083786A" w:rsidRPr="0083786A" w14:paraId="4CB0E872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1B4694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iger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36C3B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CFF534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8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2A475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FFED8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5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F48704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07D63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5.3</w:t>
            </w:r>
          </w:p>
        </w:tc>
      </w:tr>
      <w:tr w:rsidR="0083786A" w:rsidRPr="0083786A" w14:paraId="7CB1ADF8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39D244A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lastRenderedPageBreak/>
              <w:t>Niger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2A1132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867F65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5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7622C2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4528D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1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43BA06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86993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6.1</w:t>
            </w:r>
          </w:p>
        </w:tc>
      </w:tr>
      <w:tr w:rsidR="0083786A" w:rsidRPr="0083786A" w14:paraId="018FBED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76C0A1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orway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6CCE0A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CD3A35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7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E2E025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1BC2B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2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20A499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B5EE9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8</w:t>
            </w:r>
          </w:p>
        </w:tc>
      </w:tr>
      <w:tr w:rsidR="0083786A" w:rsidRPr="0083786A" w14:paraId="639CBEF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2986AB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Oma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429B9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257BC2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5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DA93A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60321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5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B6DB30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791EB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3</w:t>
            </w:r>
          </w:p>
        </w:tc>
      </w:tr>
      <w:tr w:rsidR="0083786A" w:rsidRPr="0083786A" w14:paraId="6D528658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F567A6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akista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3A15F4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0D1460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1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777E0C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F6ACD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50EA8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4208A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0.9</w:t>
            </w:r>
          </w:p>
        </w:tc>
      </w:tr>
      <w:tr w:rsidR="0083786A" w:rsidRPr="0083786A" w14:paraId="6E258EB9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1F8C71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anam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FFAB79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060F2F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0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255DDE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2E972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6A4BE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EF8DF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7.8</w:t>
            </w:r>
          </w:p>
        </w:tc>
      </w:tr>
      <w:tr w:rsidR="0083786A" w:rsidRPr="0083786A" w14:paraId="4EFC56CE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31E13B2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araguay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A823D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5729CB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7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F2A3C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828CF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4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67DBD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69B2C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2.6</w:t>
            </w:r>
          </w:p>
        </w:tc>
      </w:tr>
      <w:tr w:rsidR="0083786A" w:rsidRPr="0083786A" w14:paraId="0B2B1A3B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19B06D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eru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630C0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9D2184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BFB2A3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8EB36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6855E3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7B6DA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8</w:t>
            </w:r>
          </w:p>
        </w:tc>
      </w:tr>
      <w:tr w:rsidR="0083786A" w:rsidRPr="0083786A" w14:paraId="5720BD6A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F9A0C7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hilippines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3DE2D6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D812E1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FD15E5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1C84A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1A915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460AF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4</w:t>
            </w:r>
          </w:p>
        </w:tc>
      </w:tr>
      <w:tr w:rsidR="0083786A" w:rsidRPr="0083786A" w14:paraId="079701A3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E0F711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oland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7324B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953C59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8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DCFEE2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F0F04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0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3F2CB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A3163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4.9</w:t>
            </w:r>
          </w:p>
        </w:tc>
      </w:tr>
      <w:tr w:rsidR="0083786A" w:rsidRPr="0083786A" w14:paraId="4186F2D9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72687A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ortugal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2F0FC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47CED4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8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7A8A30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83074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9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CBB106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71F31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6.4</w:t>
            </w:r>
          </w:p>
        </w:tc>
      </w:tr>
      <w:tr w:rsidR="0083786A" w:rsidRPr="0083786A" w14:paraId="50FE3C50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11F4B9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Qatar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8A3DB1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119B9B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97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2F71EB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63106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2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790DD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15DE4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9</w:t>
            </w:r>
          </w:p>
        </w:tc>
      </w:tr>
      <w:tr w:rsidR="0083786A" w:rsidRPr="0083786A" w14:paraId="73FB825B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45CAB1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Roman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21B9B7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829155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7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B24083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5BF18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4CE5A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1371A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0.4</w:t>
            </w:r>
          </w:p>
        </w:tc>
      </w:tr>
      <w:tr w:rsidR="0083786A" w:rsidRPr="0083786A" w14:paraId="2927304A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2C4DED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Russ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5A5824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9846D2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1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85D7A2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24922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0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7077D1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55D70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5</w:t>
            </w:r>
          </w:p>
        </w:tc>
      </w:tr>
      <w:tr w:rsidR="0083786A" w:rsidRPr="0083786A" w14:paraId="24FC205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5F744D5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Rwand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BC6EC6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966F17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7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D4982B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27D02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7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69AB8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E5626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3.4</w:t>
            </w:r>
          </w:p>
        </w:tc>
      </w:tr>
      <w:tr w:rsidR="0083786A" w:rsidRPr="0083786A" w14:paraId="603C88F2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7729D0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audi Arab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2FED81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5B45C7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4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4D36D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3D207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0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812A46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391DE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2.4</w:t>
            </w:r>
          </w:p>
        </w:tc>
      </w:tr>
      <w:tr w:rsidR="0083786A" w:rsidRPr="0083786A" w14:paraId="7D85E718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D5E92F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enegal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37F80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E32DB2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7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0EC41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84479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ABB6B6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137BE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1.6</w:t>
            </w:r>
          </w:p>
        </w:tc>
      </w:tr>
      <w:tr w:rsidR="0083786A" w:rsidRPr="0083786A" w14:paraId="671C7193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4FF862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erb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CB029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C2FA5C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8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F6FF2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A883B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8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BD1F50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B0BBA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8.6</w:t>
            </w:r>
          </w:p>
        </w:tc>
      </w:tr>
      <w:tr w:rsidR="0083786A" w:rsidRPr="0083786A" w14:paraId="7F5A8041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93E082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ierra Leone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BCC257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1C57FB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8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0C1B90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E4B6D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3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47E3E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FFB1F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1.1</w:t>
            </w:r>
          </w:p>
        </w:tc>
      </w:tr>
      <w:tr w:rsidR="0083786A" w:rsidRPr="0083786A" w14:paraId="174E1FF0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4DF73AA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ingapore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092921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1FBE36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93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750FA0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95D80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2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78D88C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C59E1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6.3</w:t>
            </w:r>
          </w:p>
        </w:tc>
      </w:tr>
      <w:tr w:rsidR="0083786A" w:rsidRPr="0083786A" w14:paraId="04FC7D6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B2BF65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lovak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096D56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586A4A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5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968077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F2534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2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972248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F06FC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7.3</w:t>
            </w:r>
          </w:p>
        </w:tc>
      </w:tr>
      <w:tr w:rsidR="0083786A" w:rsidRPr="0083786A" w14:paraId="1D1814C5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564CCE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outh Afric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714F7D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A74784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3703B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96B86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3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2E473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6E574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1</w:t>
            </w:r>
          </w:p>
        </w:tc>
      </w:tr>
      <w:tr w:rsidR="0083786A" w:rsidRPr="0083786A" w14:paraId="21C48801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3FE17D5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outh Kore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892602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27F811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2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08785A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1E2F2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5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303D7D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7B2EF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4.0</w:t>
            </w:r>
          </w:p>
        </w:tc>
      </w:tr>
      <w:tr w:rsidR="0083786A" w:rsidRPr="0083786A" w14:paraId="0784A298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BA25E8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pai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F11953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09765C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297A7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4BC68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0CE63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E8A16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3.8</w:t>
            </w:r>
          </w:p>
        </w:tc>
      </w:tr>
      <w:tr w:rsidR="0083786A" w:rsidRPr="0083786A" w14:paraId="2A96AFF3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65E613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ri Lank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C40CB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5298A6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AE44F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9790A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0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94BB5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E3072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8.8</w:t>
            </w:r>
          </w:p>
        </w:tc>
      </w:tr>
      <w:tr w:rsidR="0083786A" w:rsidRPr="0083786A" w14:paraId="32C21375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1E8C10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uda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94171B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EB493C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5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095533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A73C3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6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BE5A9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A5D3F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3.2</w:t>
            </w:r>
          </w:p>
        </w:tc>
      </w:tr>
      <w:tr w:rsidR="0083786A" w:rsidRPr="0083786A" w14:paraId="626024C7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5A71501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wede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81A3B0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156552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2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80C9C9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DF4EC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8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FDD010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7E3FB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5</w:t>
            </w:r>
          </w:p>
        </w:tc>
      </w:tr>
      <w:tr w:rsidR="0083786A" w:rsidRPr="0083786A" w14:paraId="44177282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D6FCE7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witzerland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54FB15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D5282B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9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6C62F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1E87E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5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C51B79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FDC91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6</w:t>
            </w:r>
          </w:p>
        </w:tc>
      </w:tr>
      <w:tr w:rsidR="0083786A" w:rsidRPr="0083786A" w14:paraId="144B0982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5290BD3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yr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5B6E41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458C6F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16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CD569D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4B1A5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8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3ECB3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077CC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1.1</w:t>
            </w:r>
          </w:p>
        </w:tc>
      </w:tr>
      <w:tr w:rsidR="0083786A" w:rsidRPr="0083786A" w14:paraId="3B9A6A7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DB8759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ajikista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8836ED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53FA07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1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4FBF33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AD38F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0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6EAB2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A9C29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5.5</w:t>
            </w:r>
          </w:p>
        </w:tc>
      </w:tr>
      <w:tr w:rsidR="0083786A" w:rsidRPr="0083786A" w14:paraId="4CE48185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2DF2B11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anzan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280AE1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DA3E0C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1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2F226A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C0B22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2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17F367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59823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2.3</w:t>
            </w:r>
          </w:p>
        </w:tc>
      </w:tr>
      <w:tr w:rsidR="0083786A" w:rsidRPr="0083786A" w14:paraId="5EE53670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5499E7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hailand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451ECB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5F2F11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3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17B33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42C66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8C2489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66B2C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4.1</w:t>
            </w:r>
          </w:p>
        </w:tc>
      </w:tr>
      <w:tr w:rsidR="0083786A" w:rsidRPr="0083786A" w14:paraId="598B5537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1A663EB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ogo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F814FD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EDFF47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2.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B3715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111D0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9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E94904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70E19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9.4</w:t>
            </w:r>
          </w:p>
        </w:tc>
      </w:tr>
      <w:tr w:rsidR="0083786A" w:rsidRPr="0083786A" w14:paraId="1F75879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5151066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unis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6EAA8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C91D1F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130DC6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8435E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6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15D57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ABD0C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6.1</w:t>
            </w:r>
          </w:p>
        </w:tc>
      </w:tr>
      <w:tr w:rsidR="0083786A" w:rsidRPr="0083786A" w14:paraId="7CC0344B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ADF53C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urkey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49E657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BA7747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22B410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6AC74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6B631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C5CFC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0.4</w:t>
            </w:r>
          </w:p>
        </w:tc>
      </w:tr>
      <w:tr w:rsidR="0083786A" w:rsidRPr="0083786A" w14:paraId="139EE90D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4A313E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gand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F3EC20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5A598C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6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E2B9C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FEA71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6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45D115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6F3DB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8.5</w:t>
            </w:r>
          </w:p>
        </w:tc>
      </w:tr>
      <w:tr w:rsidR="0083786A" w:rsidRPr="0083786A" w14:paraId="62766149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525F563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kraine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7B423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9A70CD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2.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A4996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9DE39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3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30727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A426E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9.6</w:t>
            </w:r>
          </w:p>
        </w:tc>
      </w:tr>
      <w:tr w:rsidR="0083786A" w:rsidRPr="0083786A" w14:paraId="5EEAB336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27F0BC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lastRenderedPageBreak/>
              <w:t>United Arab Emirates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F3BE7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7DEA7B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7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D59C3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D7617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5C310E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6D809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3.5</w:t>
            </w:r>
          </w:p>
        </w:tc>
      </w:tr>
      <w:tr w:rsidR="0083786A" w:rsidRPr="0083786A" w14:paraId="1E09268E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CEA0BB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nited Kingdom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9D030F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2F24FB6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4E8E1D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2DD91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5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EE203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56EE8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8.3</w:t>
            </w:r>
          </w:p>
        </w:tc>
      </w:tr>
      <w:tr w:rsidR="0083786A" w:rsidRPr="0083786A" w14:paraId="17E5D944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018DEF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nited States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52D96B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0FC028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5.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F9241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EB8C8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1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57A297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96D7E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84.4</w:t>
            </w:r>
          </w:p>
        </w:tc>
      </w:tr>
      <w:tr w:rsidR="0083786A" w:rsidRPr="0083786A" w14:paraId="3A2A7031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7CCD47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ruguay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7FF3C4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5B9783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70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44D34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6B399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9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8C4E8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ADB5F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6.1</w:t>
            </w:r>
          </w:p>
        </w:tc>
      </w:tr>
      <w:tr w:rsidR="0083786A" w:rsidRPr="0083786A" w14:paraId="6566E0C1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091EC8C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zbekista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08CD2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5B476F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43C090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3F12F4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7.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C6EEC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C36E2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6.7</w:t>
            </w:r>
          </w:p>
        </w:tc>
      </w:tr>
      <w:tr w:rsidR="0083786A" w:rsidRPr="0083786A" w14:paraId="63988F2D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36C94AA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Venezuel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4253F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29B2BE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14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5EF1CB9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2DB1B7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0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076F0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3C410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0.1</w:t>
            </w:r>
          </w:p>
        </w:tc>
      </w:tr>
      <w:tr w:rsidR="0083786A" w:rsidRPr="0083786A" w14:paraId="5B978967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6EB98A0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Vietnam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EF2640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3F5114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8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A4A05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A90C3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6.0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47750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6234F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60.3</w:t>
            </w:r>
          </w:p>
        </w:tc>
      </w:tr>
      <w:tr w:rsidR="0083786A" w:rsidRPr="0083786A" w14:paraId="04BDB80F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5F7F16C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Yemen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9A7CE8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6B6A03B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9.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2DCA0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AB68A5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23.3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4DA6B71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589E4D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0.8</w:t>
            </w:r>
          </w:p>
        </w:tc>
      </w:tr>
      <w:tr w:rsidR="0083786A" w:rsidRPr="0083786A" w14:paraId="56FD723A" w14:textId="77777777" w:rsidTr="007B75CF">
        <w:trPr>
          <w:trHeight w:val="20"/>
        </w:trPr>
        <w:tc>
          <w:tcPr>
            <w:tcW w:w="1814" w:type="dxa"/>
            <w:shd w:val="clear" w:color="auto" w:fill="auto"/>
            <w:noWrap/>
            <w:hideMark/>
          </w:tcPr>
          <w:p w14:paraId="7D4AC0E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Zambia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7D6891A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C566C9C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30.5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A915F0F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F899BE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53.9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2ED8F3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45D4B2" w14:textId="77777777" w:rsidR="0083786A" w:rsidRPr="0083786A" w:rsidRDefault="0083786A" w:rsidP="007B75CF">
            <w:pPr>
              <w:spacing w:after="0" w:line="240" w:lineRule="auto"/>
              <w:jc w:val="right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41.3</w:t>
            </w:r>
          </w:p>
        </w:tc>
      </w:tr>
    </w:tbl>
    <w:p w14:paraId="2D10AFCF" w14:textId="11DBE615" w:rsidR="0083786A" w:rsidRDefault="0083786A"/>
    <w:p w14:paraId="3C166768" w14:textId="4289C7F7" w:rsidR="0083786A" w:rsidRDefault="0083786A"/>
    <w:p w14:paraId="3AC917A3" w14:textId="4F9C97F0" w:rsidR="0083786A" w:rsidRDefault="0083786A"/>
    <w:p w14:paraId="457DB637" w14:textId="02C448A1" w:rsidR="0083786A" w:rsidRDefault="0083786A"/>
    <w:p w14:paraId="3F230A80" w14:textId="3E56AB51" w:rsidR="0083786A" w:rsidRDefault="0083786A"/>
    <w:p w14:paraId="1DF7129A" w14:textId="2A915F0F" w:rsidR="0083786A" w:rsidRDefault="0083786A"/>
    <w:p w14:paraId="25F8965F" w14:textId="4CAD7EC5" w:rsidR="0083786A" w:rsidRDefault="0083786A"/>
    <w:p w14:paraId="36E5379D" w14:textId="12935908" w:rsidR="0083786A" w:rsidRDefault="0083786A"/>
    <w:p w14:paraId="39CB36F6" w14:textId="440857E7" w:rsidR="0083786A" w:rsidRDefault="0083786A"/>
    <w:p w14:paraId="0F211F46" w14:textId="04B9788E" w:rsidR="0083786A" w:rsidRDefault="0083786A"/>
    <w:p w14:paraId="5A5294EF" w14:textId="2D287B41" w:rsidR="0083786A" w:rsidRDefault="0083786A"/>
    <w:p w14:paraId="050D2BB5" w14:textId="65526FFB" w:rsidR="0083786A" w:rsidRDefault="0083786A"/>
    <w:p w14:paraId="269ED6FD" w14:textId="36AA637B" w:rsidR="0083786A" w:rsidRDefault="0083786A"/>
    <w:p w14:paraId="59B1326E" w14:textId="7DE89B5F" w:rsidR="0083786A" w:rsidRDefault="0083786A"/>
    <w:p w14:paraId="5E32E9BB" w14:textId="10EFD640" w:rsidR="0083786A" w:rsidRDefault="0083786A">
      <w:r w:rsidRPr="0083786A">
        <w:rPr>
          <w:rFonts w:cs="Times New Roman"/>
          <w:b/>
          <w:bCs/>
          <w:szCs w:val="24"/>
        </w:rPr>
        <w:lastRenderedPageBreak/>
        <w:t>Table S3</w:t>
      </w:r>
      <w:r w:rsidRPr="0083786A">
        <w:t xml:space="preserve"> Shifts in ranks for the 113 countries after the </w:t>
      </w:r>
      <w:proofErr w:type="spellStart"/>
      <w:r w:rsidRPr="0083786A">
        <w:t>winsorisation</w:t>
      </w:r>
      <w:proofErr w:type="spellEnd"/>
      <w:r w:rsidRPr="0083786A">
        <w:t xml:space="preserve"> of the outlier</w:t>
      </w:r>
      <w:r w:rsidR="0023585E">
        <w:t xml:space="preserve"> data points</w:t>
      </w:r>
      <w:r w:rsidRPr="0083786A">
        <w:t xml:space="preserve"> in the 2019 GFSI database </w:t>
      </w:r>
    </w:p>
    <w:tbl>
      <w:tblPr>
        <w:tblW w:w="140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7"/>
        <w:gridCol w:w="1417"/>
        <w:gridCol w:w="1417"/>
        <w:gridCol w:w="1417"/>
        <w:gridCol w:w="1278"/>
        <w:gridCol w:w="1417"/>
        <w:gridCol w:w="1555"/>
        <w:gridCol w:w="1279"/>
        <w:gridCol w:w="1272"/>
        <w:gridCol w:w="1562"/>
      </w:tblGrid>
      <w:tr w:rsidR="0083786A" w:rsidRPr="0083786A" w14:paraId="7256BEB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C7E57A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Countrie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5F655D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 xml:space="preserve">2019 GFSI affordability ranks 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48431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winsorised</w:t>
            </w:r>
            <w:proofErr w:type="spellEnd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 </w:t>
            </w:r>
          </w:p>
          <w:p w14:paraId="6D43B534" w14:textId="77777777" w:rsidR="0083786A" w:rsidRPr="0083786A" w:rsidRDefault="0083786A" w:rsidP="007B75CF">
            <w:pPr>
              <w:spacing w:after="0" w:line="240" w:lineRule="auto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affordability ranks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8B8DE4" w14:textId="77777777" w:rsidR="0083786A" w:rsidRPr="001C2B65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 xml:space="preserve">difference in rank after </w:t>
            </w:r>
            <w:proofErr w:type="spellStart"/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winsorisation</w:t>
            </w:r>
            <w:proofErr w:type="spellEnd"/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 xml:space="preserve"> 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9CF435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2019 </w:t>
            </w:r>
          </w:p>
          <w:p w14:paraId="7F5810F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GFSI </w:t>
            </w:r>
          </w:p>
          <w:p w14:paraId="708FA6D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availability</w:t>
            </w:r>
          </w:p>
          <w:p w14:paraId="51FFD76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 ranks 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F8444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winsorised</w:t>
            </w:r>
            <w:proofErr w:type="spellEnd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 </w:t>
            </w:r>
          </w:p>
          <w:p w14:paraId="7560C6F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availability</w:t>
            </w:r>
          </w:p>
          <w:p w14:paraId="1CBDC3C8" w14:textId="77777777" w:rsidR="0083786A" w:rsidRPr="0083786A" w:rsidRDefault="0083786A" w:rsidP="007B75CF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ranks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0C7F3D" w14:textId="77777777" w:rsidR="0083786A" w:rsidRPr="001C2B65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Differences in rank after </w:t>
            </w:r>
            <w:proofErr w:type="spellStart"/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winsorisation</w:t>
            </w:r>
            <w:proofErr w:type="spellEnd"/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 of outliers 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7A07B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2019 overall GFSI </w:t>
            </w:r>
          </w:p>
          <w:p w14:paraId="65881A4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ranks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6410C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winsorised</w:t>
            </w:r>
            <w:proofErr w:type="spellEnd"/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 xml:space="preserve"> </w:t>
            </w:r>
          </w:p>
          <w:p w14:paraId="66E52C23" w14:textId="77777777" w:rsidR="0083786A" w:rsidRPr="0083786A" w:rsidRDefault="0083786A" w:rsidP="007B75CF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019 overall GFSI ranks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DB263E" w14:textId="77777777" w:rsidR="0083786A" w:rsidRPr="009A48BF" w:rsidRDefault="0083786A" w:rsidP="007B75CF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 xml:space="preserve">differences in rank after </w:t>
            </w:r>
            <w:proofErr w:type="spellStart"/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winsorisation</w:t>
            </w:r>
            <w:proofErr w:type="spellEnd"/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 xml:space="preserve"> of outliers</w:t>
            </w:r>
          </w:p>
        </w:tc>
      </w:tr>
      <w:tr w:rsidR="0083786A" w:rsidRPr="0083786A" w14:paraId="51940DC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4E0249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ngol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5E78DD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394FA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4B20F7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7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071DF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167F1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416DC8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16862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2543A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A26F48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5</w:t>
            </w:r>
          </w:p>
        </w:tc>
      </w:tr>
      <w:tr w:rsidR="0083786A" w:rsidRPr="0083786A" w14:paraId="13C6AF92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7E13F1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rgentin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73D5CB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1AEE1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C2D9E42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D1D2E0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7AC91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8119F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CE3C2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E65DB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A5FC23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</w:tr>
      <w:tr w:rsidR="0083786A" w:rsidRPr="0083786A" w14:paraId="4F7E4965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84A3A6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ustral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AF240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0643F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6A144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398AE7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956A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B2D4B0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A55FD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5B337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D34803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</w:tr>
      <w:tr w:rsidR="0083786A" w:rsidRPr="0083786A" w14:paraId="56C1B66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AD28B4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ustr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35BF4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F76E7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54BD9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AFB24B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BBB9C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FD1C29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D23959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2DACA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4629E3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</w:tr>
      <w:tr w:rsidR="0083786A" w:rsidRPr="0083786A" w14:paraId="0EC951FB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07FEF4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Azerbaija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70A55E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8F193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6C86FE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7A184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03604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92160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464034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DDAB9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0D2EC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63442AEF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C5AC60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ahrai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6CBF9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FE8F5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CD0E9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0B65DF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40EBF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A9EF0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448AB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8B0D0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7F0734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</w:tr>
      <w:tr w:rsidR="0083786A" w:rsidRPr="0083786A" w14:paraId="1F86961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92FF2E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angladesh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F859CB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D9354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EDDABC0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12BF1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3A979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5D791A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9FC1DF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168C8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1B1F26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6</w:t>
            </w:r>
          </w:p>
        </w:tc>
      </w:tr>
      <w:tr w:rsidR="0083786A" w:rsidRPr="0083786A" w14:paraId="2DABED9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938234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elaru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AD51F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2EA3B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D4C3AD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9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0791D6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6991B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A090EF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89138D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6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3E284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9D2BF3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3</w:t>
            </w:r>
          </w:p>
        </w:tc>
      </w:tr>
      <w:tr w:rsidR="0083786A" w:rsidRPr="0083786A" w14:paraId="51BB6F6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7C7357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elgium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5AEE1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6DF79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4BF93D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497D6C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168BC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BFBEBE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A972FF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177C2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01EBA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48FEE5FB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1EAE235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eni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98F187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AABF9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E83B67A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DFC44E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EB4E6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B2C412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BCD412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4A2F6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09EE11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6</w:t>
            </w:r>
          </w:p>
        </w:tc>
      </w:tr>
      <w:tr w:rsidR="0083786A" w:rsidRPr="0083786A" w14:paraId="0B82F6B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5C9A5E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oliv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EF437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FC52C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7012DC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3462B0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EE399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23FB3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26A6BD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B8DE2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2FEC24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</w:tr>
      <w:tr w:rsidR="0083786A" w:rsidRPr="0083786A" w14:paraId="79A91EE7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A3FE24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otswan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D8E48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C32ED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0E898E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63E31E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0C506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275DDE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CDE5D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F65E0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827AA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</w:tr>
      <w:tr w:rsidR="0083786A" w:rsidRPr="0083786A" w14:paraId="645B0210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8137EE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razil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F7341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9517B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EBC83E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1D117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33759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8322122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8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2DC6B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2DC24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842A64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6</w:t>
            </w:r>
          </w:p>
        </w:tc>
      </w:tr>
      <w:tr w:rsidR="0083786A" w:rsidRPr="0083786A" w14:paraId="01CDAE2E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126B017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ulgar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233FE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56E0A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4F428F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5D3CF6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C8E6E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4E299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9F712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C5E94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93DE8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51338EF7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A9FBDD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urkina Fas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43354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60CB6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67EEC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040499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551FD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5B46FF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37912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C735E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6C422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</w:tr>
      <w:tr w:rsidR="0083786A" w:rsidRPr="0083786A" w14:paraId="4B345E8D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20072A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Burundi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63BFB4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231DD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C3BCB0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E84E7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17085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A8CF8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C2E053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8A2DE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13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0EB4A1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130AFD9E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31C2DC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ambod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B15DE7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05A3D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06BA36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C67C1A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7C7EA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13BC5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22C156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3E60D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170AE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</w:tr>
      <w:tr w:rsidR="0083786A" w:rsidRPr="0083786A" w14:paraId="371D0834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7B04FD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amero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F4DDB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EA050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CEBD32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3D0C1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05C1E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FEC4B7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8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1866A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260A2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3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5F4D15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5</w:t>
            </w:r>
          </w:p>
        </w:tc>
      </w:tr>
      <w:tr w:rsidR="0083786A" w:rsidRPr="0083786A" w14:paraId="27223F1F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FD08A1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anad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4F182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5DA09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E6FC0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55F685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32BC9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D7A487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73B0C5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55634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CDCC45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4FD393B0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7DC49B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ha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9061B2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4C56D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DABA43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CC7710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46EEA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E3D8A6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F36B2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63B4C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1B13C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</w:tr>
      <w:tr w:rsidR="0083786A" w:rsidRPr="0083786A" w14:paraId="718B7AFB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2D5963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hil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F0763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F3618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F1C1E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5A87B6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9413D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ACAC42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FD3CED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B3745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83CE3C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</w:tr>
      <w:tr w:rsidR="0083786A" w:rsidRPr="0083786A" w14:paraId="47ADB37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EF9EF5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hin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55E9AE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69EE7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EDC41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F895C8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B0B37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CE29E9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CEA30E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634DB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A9FF23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4C693EC9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DCA963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olomb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FF1F92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F0FF8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88893A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950F7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7EF8A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91545B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8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20D97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43B5D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8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A32257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</w:tr>
      <w:tr w:rsidR="0083786A" w:rsidRPr="0083786A" w14:paraId="5DDC089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C9A71B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ongo (Dem. Rep.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0A863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CC30D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79A24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53949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798A4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B9A81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7186D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4DD67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298B91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</w:tr>
      <w:tr w:rsidR="0083786A" w:rsidRPr="0083786A" w14:paraId="2F90E50B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D41D38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osta Ric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15BEF7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FEFF9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79F859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D4CDF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ED797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C594E5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91FAC2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1C763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F0D7BB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5</w:t>
            </w:r>
          </w:p>
        </w:tc>
      </w:tr>
      <w:tr w:rsidR="0083786A" w:rsidRPr="0083786A" w14:paraId="210CC5F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4AFB51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lastRenderedPageBreak/>
              <w:t>Cote d</w:t>
            </w:r>
            <w:r w:rsidRPr="0083786A">
              <w:rPr>
                <w:bCs/>
                <w:sz w:val="20"/>
                <w:szCs w:val="20"/>
                <w:lang w:val="en-GB"/>
              </w:rPr>
              <w:t>'</w:t>
            </w: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voir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C3AC0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ABF6A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422BB5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379BB7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18B8C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75F5F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8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69399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D2B57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3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894445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3C22088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2133F5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Czech Republic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772BA3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5D906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B792BB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28EC7B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90DF8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2DCC17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9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9F6061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5535E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0154E1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8</w:t>
            </w:r>
          </w:p>
        </w:tc>
      </w:tr>
      <w:tr w:rsidR="0083786A" w:rsidRPr="0083786A" w14:paraId="4D5641C5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0AE76F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Denmark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15C91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D0C43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A0421C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90F18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8E121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5904F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51FBD2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A7BFE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79F91A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3155C522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1260EE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Dominican Republic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16F38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88AD8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175D73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CE3FE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760D6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2ECABB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C84650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6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244CF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8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A9FCD8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</w:tr>
      <w:tr w:rsidR="0083786A" w:rsidRPr="0083786A" w14:paraId="0EC9DE92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2787AF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Ecuado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3118EB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9C3B5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9E9D4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03964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A8656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246EAD2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5AB624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E68F3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11251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</w:tr>
      <w:tr w:rsidR="0083786A" w:rsidRPr="0083786A" w14:paraId="7A8E66F9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16C456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Egypt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1AE78D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5FECB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409CD7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6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71B970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7D069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7280A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6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6BF8B6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53890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BC4AC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6</w:t>
            </w:r>
          </w:p>
        </w:tc>
      </w:tr>
      <w:tr w:rsidR="0083786A" w:rsidRPr="0083786A" w14:paraId="18ECB004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41149C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El Salvado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6474F2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B43D1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597B45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7EDDDB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5FC89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49E2BB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0082A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A1BCE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D7C6A6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66A86CE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B29378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Ethiop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44517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F5519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48CDA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063C7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49542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2E303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4FD665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4C94D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8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F7BA07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7</w:t>
            </w:r>
          </w:p>
        </w:tc>
      </w:tr>
      <w:tr w:rsidR="0083786A" w:rsidRPr="0083786A" w14:paraId="0EF585F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6674D0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Finlan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404228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AE367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6D4D40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F39630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99923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989F23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1DD2F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3417C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817F17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6512107F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C217B9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Franc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B8F63C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F31F4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0304A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6D5BD0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C0966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756820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CC6F82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6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2A86B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7F349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3338E83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10FD17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ermany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E2F62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0B0E8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39A28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1D833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40A5B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F21F5D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E0C79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54E1C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3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65D8B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</w:tr>
      <w:tr w:rsidR="0083786A" w:rsidRPr="0083786A" w14:paraId="4249F2F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9321F4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han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2E6228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C7A96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3BAA0C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9B699E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3C1CB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27AAB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9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ACC4A4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4B4B6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99A48A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1</w:t>
            </w:r>
          </w:p>
        </w:tc>
      </w:tr>
      <w:tr w:rsidR="0083786A" w:rsidRPr="0083786A" w14:paraId="2E3C28A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9FB97D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reec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FE163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A5F08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A0A252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23FC0B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D07F1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3A7D2E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852709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B6ED3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B6F0A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2E2EB59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4F0D95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uatemal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CF122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F7844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29AA78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218E88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9DC68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D6256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5668E2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68656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0613B4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7</w:t>
            </w:r>
          </w:p>
        </w:tc>
      </w:tr>
      <w:tr w:rsidR="0083786A" w:rsidRPr="0083786A" w14:paraId="58E6AE54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0F9031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Guine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F9AEF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BA8A2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353ED2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9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BD3D2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E0725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90283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D64668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BE361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2CE8AA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</w:tr>
      <w:tr w:rsidR="0083786A" w:rsidRPr="0083786A" w14:paraId="636404DB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4BAADE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Haiti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AF15A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DF204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DE637D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F9B44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8530C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9AE06B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445211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13D53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E84320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0B38C35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F1B246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Hondura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50F51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D638A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47862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F358C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A1510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BAEAD72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6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740CCE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016F5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194A00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</w:tr>
      <w:tr w:rsidR="0083786A" w:rsidRPr="0083786A" w14:paraId="5B8D1985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1BAA6BD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Hungary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F820B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0D331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26D4B20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E7E1B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CA1FB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42E7B6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41F24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F8FE1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3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387FD6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5A008E35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F18E8E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nd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9AC64E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A7AA1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C35FD3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E40094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B11B5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72F96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D6B69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2888D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1677D8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</w:tr>
      <w:tr w:rsidR="0083786A" w:rsidRPr="0083786A" w14:paraId="4117077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25C60F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ndones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FFE7A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66ACF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E0540A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8E8C8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B2F26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10A834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5B328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AE491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362430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61F48217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B85A19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relan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94FD6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C9AF8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5EE15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4F6F17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9B151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883D9C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545C43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862D0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7B4436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0EFA2B50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C2F883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srael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6899A5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F2FF4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0373FE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29C1C5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F947F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B4ADEAA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24D1D5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B569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E4C8DA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2687423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E5C66E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Italy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E50A7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CEF01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DE588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7F83F7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A87A9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731CE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E2909B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674B2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3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BA4F77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29907A68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E04752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Japa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C100B7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950FC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78B11A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30C44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E7A44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9502D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E9AD8E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801E3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13E6F8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139ED41F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6B4B81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Jorda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E07B2D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656D9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2A721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568426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C79BD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3B36D9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57F05F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1436E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8B5740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3CF515F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F3C60A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Kazakhsta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A54099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01689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215FDD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0B7CF3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94331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E79C5B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0A3B43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45393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B08BE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7D8E495D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158497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Keny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06746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AC730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C5A4B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44BE94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410D8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DAFD6F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DD7B2E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6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F71F9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8384E7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2BCFEC3E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6A15E8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Kuwait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B3867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39F93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419999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52689C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F7EA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02B198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07EF46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72311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8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D2F364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3CD7BE00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2A6C0B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Lao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23D180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CFD10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B930FD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D3E00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476C6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91673C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6544C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0C9E2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1C82E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590CB68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BA0E22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lastRenderedPageBreak/>
              <w:t>Madagasca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61128C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55DA4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A4491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494A2B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340D0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E442E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7E823D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B49DB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1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144E4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</w:tr>
      <w:tr w:rsidR="0083786A" w:rsidRPr="0083786A" w14:paraId="31D6AA44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7C2B7E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alawi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416CDF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E993B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0D5AD4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0653AA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8926E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A6A29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B874E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6A0AB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2A539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</w:tr>
      <w:tr w:rsidR="0083786A" w:rsidRPr="0083786A" w14:paraId="3A7DE642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134ED2B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alays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F5779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F8B00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F8682F0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65A357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C0D41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9955E5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251A76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8F9B7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4C12E7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</w:tr>
      <w:tr w:rsidR="0083786A" w:rsidRPr="0083786A" w14:paraId="50F706F4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AF7509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ali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DC5A5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81D9F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C940BA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9022F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995B8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058498A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0A1FA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6C3DE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8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909026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5B60C419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FD28FF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exic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E8C71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2AECE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CF96E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DC603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63674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C7E1E6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D6243B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CDAB6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36B23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252479C9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A4FC92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orocc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E591D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19FFA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70F212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F037F1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2EA9E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D39175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241AB0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4A91B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C419F4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</w:tr>
      <w:tr w:rsidR="0083786A" w:rsidRPr="0083786A" w14:paraId="6754FBE8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360ED3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ozambiqu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87803C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35019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8AEF12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02710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B83F6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64AB6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40F901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1792C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65CC22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</w:tr>
      <w:tr w:rsidR="0083786A" w:rsidRPr="0083786A" w14:paraId="3D1A5BE9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250DF0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Myanma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88F10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93591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CD55AA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25C4F3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57155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DAA52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400029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6F76A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28AA4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3637918F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744D0D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epal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60D723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E4AB1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B8345E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1E690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AFA91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F629F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6B4264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2CFA7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924395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</w:tr>
      <w:tr w:rsidR="0083786A" w:rsidRPr="0083786A" w14:paraId="2180EC69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CD7DA1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etherland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FD7691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E7A06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2014B5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B4EE4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24E16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E7B8D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7AB893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BCE7A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0F496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37FFF18D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9FA3DE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ew Zealan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25A4E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331D0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EDBF2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CC2A8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88E06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14A07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05CA3B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00621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BFED51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4BB3DA6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0E27FB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icaragu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C4B8DD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8D47A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C027D4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8CDBB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D4F97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73B7E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9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62F90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F9434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972003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03F7A66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DCF381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ige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1A71EC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536A2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21CB2D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206877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87255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EB036E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937DE0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4E0B7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1A81F0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</w:tr>
      <w:tr w:rsidR="0083786A" w:rsidRPr="0083786A" w14:paraId="43E7291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EB6E16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iger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8F22A8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56250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CD863C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4788D0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C7272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636B6D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8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108F7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5BFD9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1CDA15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5</w:t>
            </w:r>
          </w:p>
        </w:tc>
      </w:tr>
      <w:tr w:rsidR="0083786A" w:rsidRPr="0083786A" w14:paraId="209AA588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161FA8C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Norway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799A85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DBDC3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9CC05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8B9B9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DC4BA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14F9CE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644776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A5B0E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80DC92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1AF0A6E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7CD19BC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Oma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2613E8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A7A25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50BEEB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5D2FAF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F3A17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285243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5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8CC679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6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AE080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77EDF5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</w:tr>
      <w:tr w:rsidR="0083786A" w:rsidRPr="0083786A" w14:paraId="3BFC146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1D407A3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akista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D9C3DB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F914E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7A410A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7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1FA09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61D85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8B46C1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9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CA4D33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483C7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44D716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</w:tr>
      <w:tr w:rsidR="0083786A" w:rsidRPr="0083786A" w14:paraId="748F13FE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0A769BE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anam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1906BF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8A1F8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9E80DC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6656AA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BA517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D3AA7A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43FF44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8ACEC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2AE48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9</w:t>
            </w:r>
          </w:p>
        </w:tc>
      </w:tr>
      <w:tr w:rsidR="0083786A" w:rsidRPr="0083786A" w14:paraId="5CBA85A7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FFEF38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araguay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D07BF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31C13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6CD9A0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9A793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295D8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2F57AA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70240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21F61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EA548C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</w:tr>
      <w:tr w:rsidR="0083786A" w:rsidRPr="0083786A" w14:paraId="6FB32CD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AA64F2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eru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93866A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C832C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51932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E8801B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B761B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02C69D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2E55E6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648F9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E51715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02C10F51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7CBEE0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hilippine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77514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76806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629382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5BFB5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C559C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B10CFE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5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0395E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9A7B0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6D9385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7</w:t>
            </w:r>
          </w:p>
        </w:tc>
      </w:tr>
      <w:tr w:rsidR="0083786A" w:rsidRPr="0083786A" w14:paraId="0837DFA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3753A2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olan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3454FC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11583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571D2D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AB1FD3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4CC80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A3921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28170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085AD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92724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317F437F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628B977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Portugal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03E272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7150E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53A3F5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69C724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D9C65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9A033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27B381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22B62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B29EB3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0E3270C2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A4D2C6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Qatar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ACB63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D75DA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31C63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A8EC67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606E7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7A9DA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2FEE20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317EE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DE60C0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628CBF9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01C6F2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Roman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DE04F1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46A96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EDDA6EA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59385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D28F6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5D47F0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8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419AE6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453A4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D939D8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</w:tr>
      <w:tr w:rsidR="0083786A" w:rsidRPr="0083786A" w14:paraId="60974217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C9F504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Russ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6D6F89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0BF2C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56CA28A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8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A46C7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E1CD1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8616F1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8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2AF3B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D591D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48F2CC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</w:tr>
      <w:tr w:rsidR="0083786A" w:rsidRPr="0083786A" w14:paraId="287751D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5CF5F3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Rwand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84D2A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91BB9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2D74E4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E3B8C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33F40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264DB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780724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ACA68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7D140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</w:tr>
      <w:tr w:rsidR="0083786A" w:rsidRPr="0083786A" w14:paraId="60419669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48AE55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audi Arab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F8D24B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C5EF0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6F86A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98DADD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526CE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429311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5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B4DF2C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67ED4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06719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1681BD9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F34161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enegal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3FF89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30DEA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DB453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4FA91C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B6D6A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056C02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177EF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6FF81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8E7DE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6269568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A52670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erb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6473AF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AE74F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C91F83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CAB5E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B0A26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0521FB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9972CA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98207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214BE4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</w:tr>
      <w:tr w:rsidR="0083786A" w:rsidRPr="0083786A" w14:paraId="25DA8DD1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E2A283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lastRenderedPageBreak/>
              <w:t>Sierra Leon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255299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29191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B53B2A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AB74A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A60B1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B038F6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2A212E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6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BCEF2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8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2EA771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2</w:t>
            </w:r>
          </w:p>
        </w:tc>
      </w:tr>
      <w:tr w:rsidR="0083786A" w:rsidRPr="0083786A" w14:paraId="1E9B001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C7F56D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ingapor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32DCE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526F1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37D0DB7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F83F41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3791D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2E382A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D1849C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D38D4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E057F4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702DF00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B5F1AAB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lovak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8EE15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66E06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3BBB28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2BD8A9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7B762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76FF30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9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CCB5D5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C8878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3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0342F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0</w:t>
            </w:r>
          </w:p>
        </w:tc>
      </w:tr>
      <w:tr w:rsidR="0083786A" w:rsidRPr="0083786A" w14:paraId="1663C005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2D5E09A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outh Afric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BA4D55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99084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2DF62F0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E34E2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3B0F0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1BB977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4AEA4F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FBA33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B289F9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721927E4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BCA39E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outh Kore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81BA18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11107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4B0625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B992A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3BCB7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FA448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23481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912D1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7B8E90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</w:tr>
      <w:tr w:rsidR="0083786A" w:rsidRPr="0083786A" w14:paraId="1FB05E8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A1C402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pai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8D5E86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4218F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C41870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EA6BB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320C9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18D10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E188B6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A8EAA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3EC24A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39D8914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C2681F5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ri Lank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C5480F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E3C82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D82BDA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BB2E46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F0D50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A293B52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D5811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6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C65A6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9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87BFD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7</w:t>
            </w:r>
          </w:p>
        </w:tc>
      </w:tr>
      <w:tr w:rsidR="0083786A" w:rsidRPr="0083786A" w14:paraId="1761608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44AEEF2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uda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9BD87B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0B599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79740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6475B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0523D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03D66B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9B6D3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BA1A9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3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9C11B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</w:tr>
      <w:tr w:rsidR="0083786A" w:rsidRPr="0083786A" w14:paraId="0027F7AF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DC1891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wede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4B513F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CBD80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42C451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163391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91972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A6143D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0741BD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5D02A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3BFB65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262E3455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1855AB9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witzerlan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A3E65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C7975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704949A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8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5C5CF2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A90B1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01A8DB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5BAF5E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786BA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C672C8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3</w:t>
            </w:r>
          </w:p>
        </w:tc>
      </w:tr>
      <w:tr w:rsidR="0083786A" w:rsidRPr="0083786A" w14:paraId="2A92720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59A5F6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Syr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4AF5A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BEFA2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58FBF5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6ACABF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4E45D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ADA804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790E7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2C0AA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08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A156F9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417EFF79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F2DAC7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ajikista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63E525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E95F7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FF66B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144D3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E28BC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17FFA4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7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1B72DF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6A37A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E648A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8</w:t>
            </w:r>
          </w:p>
        </w:tc>
      </w:tr>
      <w:tr w:rsidR="0083786A" w:rsidRPr="0083786A" w14:paraId="32A5BE09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01B8AB7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anzan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A56C7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3DFC5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906BF52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9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2E6703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6C26D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1A70F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6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66D0F1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6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E9EC1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13AB76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2C47B1E8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1B7835E4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hailan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B81E6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73468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066C09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0F6C56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00FAB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E9FB5B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00C23C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C43B8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2CFF36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</w:tr>
      <w:tr w:rsidR="0083786A" w:rsidRPr="0083786A" w14:paraId="62725864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580CB5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ogo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060CC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24A99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18A353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9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29078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13945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2FF849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C54DCD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2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A7FEA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E19733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</w:tr>
      <w:tr w:rsidR="0083786A" w:rsidRPr="0083786A" w14:paraId="374DE40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7B5DE8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unis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725BD1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D457C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63926B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98F333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ABAA2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5AC763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6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43FC4B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9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6B7FA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8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0DAA5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48DCB3D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232323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Turkey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ABC647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67A4F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3163B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CC1DB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9D612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DA412C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2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A71CD7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E502C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A8B2B6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3</w:t>
            </w:r>
          </w:p>
        </w:tc>
      </w:tr>
      <w:tr w:rsidR="0083786A" w:rsidRPr="0083786A" w14:paraId="67A9998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55EC93D3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gand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FEFF97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43299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9E94E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1C49F4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1FCD7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1B6565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00D9F9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98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B0642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FE44F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243E7E77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074381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krain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598DF5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BBDDC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38BDD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7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D8B08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FA3FB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36BC46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85B34C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6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03C1E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8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339DEE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6</w:t>
            </w:r>
          </w:p>
        </w:tc>
      </w:tr>
      <w:tr w:rsidR="0083786A" w:rsidRPr="0083786A" w14:paraId="69FA5598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C866E41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nited Arab Emirate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4070FB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3B1DF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9F91280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4791E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B4A60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C5332D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8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D22E1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3EBCA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2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D881DB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6</w:t>
            </w:r>
          </w:p>
        </w:tc>
      </w:tr>
      <w:tr w:rsidR="0083786A" w:rsidRPr="0083786A" w14:paraId="7466950E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3B2A8C9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nited Kingdom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801F53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2A3DA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58B888D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502907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6D203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78AE0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FB9EFA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7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2CC09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7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E4A3A4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</w:tr>
      <w:tr w:rsidR="0083786A" w:rsidRPr="0083786A" w14:paraId="47B31D9F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1E71290F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nited State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640D85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B9AFF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EA18A4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6437C7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09FE6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87178E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4390F3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087E47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E13B77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5D0AFA0C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D842AF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ruguay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271F7A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3700B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E240D2F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9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1A723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2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9D171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A8B255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7247AF5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3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8DE89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42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21A02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9</w:t>
            </w:r>
          </w:p>
        </w:tc>
      </w:tr>
      <w:tr w:rsidR="0083786A" w:rsidRPr="0083786A" w14:paraId="2058D80A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9278970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Uzbekista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D0307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6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DFB6C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6737B3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74B743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B5CCB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D7AD8C0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2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CDA22E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7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79D9F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66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AD02F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5</w:t>
            </w:r>
          </w:p>
        </w:tc>
      </w:tr>
      <w:tr w:rsidR="0083786A" w:rsidRPr="0083786A" w14:paraId="0C919D52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0B64C496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Venezuel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D676E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9B34A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E40F81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0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D7A4E0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0FCA30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0CC925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317EE74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3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23847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1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9EEA5D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</w:tr>
      <w:tr w:rsidR="0083786A" w:rsidRPr="0083786A" w14:paraId="2C4F5368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494D1AB8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Vietnam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E06ED1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4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C1986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010248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C173F3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8A0B6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E4CF0E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E814F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54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7A23F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5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C3D1AB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1</w:t>
            </w:r>
          </w:p>
        </w:tc>
      </w:tr>
      <w:tr w:rsidR="0083786A" w:rsidRPr="0083786A" w14:paraId="0D601C06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7A3F7ECA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Yeme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F00C8E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1EA97C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9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58C44C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6F9809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2877D8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8A8CD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1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04AA34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1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66759F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110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BB0949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1</w:t>
            </w:r>
          </w:p>
        </w:tc>
      </w:tr>
      <w:tr w:rsidR="0083786A" w:rsidRPr="0083786A" w14:paraId="32CAEE23" w14:textId="77777777" w:rsidTr="007B75CF">
        <w:trPr>
          <w:trHeight w:val="288"/>
        </w:trPr>
        <w:tc>
          <w:tcPr>
            <w:tcW w:w="1417" w:type="dxa"/>
            <w:shd w:val="clear" w:color="auto" w:fill="auto"/>
            <w:noWrap/>
          </w:tcPr>
          <w:p w14:paraId="3B1FD83D" w14:textId="77777777" w:rsidR="0083786A" w:rsidRPr="0083786A" w:rsidRDefault="0083786A" w:rsidP="007B75C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</w:pPr>
            <w:r w:rsidRPr="0083786A">
              <w:rPr>
                <w:rFonts w:eastAsia="Times New Roman" w:cs="Times New Roman"/>
                <w:color w:val="000000"/>
                <w:sz w:val="20"/>
                <w:szCs w:val="20"/>
                <w:lang w:eastAsia="en-ZA"/>
              </w:rPr>
              <w:t>Zambia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FB76FA1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425AAA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color w:val="000000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10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9D0A2B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2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29BE85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8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2E2256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EE7FBF6" w14:textId="77777777" w:rsidR="0083786A" w:rsidRPr="001C2B65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1C2B6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  <w:t>-23</w:t>
            </w:r>
          </w:p>
        </w:tc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4B9C11D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eastAsia="en-ZA"/>
              </w:rPr>
            </w:pPr>
            <w:r w:rsidRPr="0083786A">
              <w:rPr>
                <w:rFonts w:cs="Times New Roman"/>
                <w:sz w:val="20"/>
                <w:szCs w:val="20"/>
              </w:rPr>
              <w:t>101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3270F2" w14:textId="77777777" w:rsidR="0083786A" w:rsidRPr="0083786A" w:rsidRDefault="0083786A" w:rsidP="007F6183">
            <w:pPr>
              <w:spacing w:after="0" w:line="240" w:lineRule="auto"/>
              <w:jc w:val="right"/>
              <w:rPr>
                <w:rFonts w:cs="Times New Roman"/>
                <w:sz w:val="20"/>
                <w:szCs w:val="20"/>
              </w:rPr>
            </w:pPr>
            <w:r w:rsidRPr="0083786A">
              <w:rPr>
                <w:rFonts w:cs="Times New Roman"/>
                <w:sz w:val="20"/>
                <w:szCs w:val="20"/>
              </w:rPr>
              <w:t>9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23ADAF" w14:textId="77777777" w:rsidR="0083786A" w:rsidRPr="009A48BF" w:rsidRDefault="0083786A" w:rsidP="007F6183">
            <w:pPr>
              <w:spacing w:after="0" w:line="240" w:lineRule="auto"/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</w:pPr>
            <w:r w:rsidRPr="009A48BF">
              <w:rPr>
                <w:rFonts w:eastAsia="Times New Roman" w:cs="Times New Roman"/>
                <w:b/>
                <w:bCs/>
                <w:sz w:val="20"/>
                <w:szCs w:val="20"/>
                <w:lang w:eastAsia="en-ZA"/>
              </w:rPr>
              <w:t>-6</w:t>
            </w:r>
          </w:p>
        </w:tc>
      </w:tr>
    </w:tbl>
    <w:p w14:paraId="5F9D7D8D" w14:textId="2CA8AE49" w:rsidR="0083786A" w:rsidRDefault="0083786A">
      <w:r w:rsidRPr="0083786A">
        <w:t xml:space="preserve"> </w:t>
      </w:r>
    </w:p>
    <w:sectPr w:rsidR="0083786A" w:rsidSect="0083786A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Econ Sans OS Light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Econ Sans Cnd OS Light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914182"/>
    <w:multiLevelType w:val="multilevel"/>
    <w:tmpl w:val="CE682864"/>
    <w:lvl w:ilvl="0">
      <w:start w:val="1"/>
      <w:numFmt w:val="decimal"/>
      <w:suff w:val="space"/>
      <w:lvlText w:val="CHAPTER %1:"/>
      <w:lvlJc w:val="left"/>
      <w:pPr>
        <w:ind w:left="0" w:firstLine="0"/>
      </w:pPr>
      <w:rPr>
        <w:rFonts w:hint="default"/>
        <w:caps w:val="0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" w15:restartNumberingAfterBreak="0">
    <w:nsid w:val="46770EE7"/>
    <w:multiLevelType w:val="multilevel"/>
    <w:tmpl w:val="89BA4CCC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ascii="Arial" w:hAnsi="Arial" w:hint="default"/>
        <w:b/>
        <w:i w:val="0"/>
        <w:sz w:val="22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4A270652"/>
    <w:multiLevelType w:val="hybridMultilevel"/>
    <w:tmpl w:val="ED62672E"/>
    <w:lvl w:ilvl="0" w:tplc="D884C91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D0455FB"/>
    <w:multiLevelType w:val="multilevel"/>
    <w:tmpl w:val="1DE2B354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6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540B6474"/>
    <w:multiLevelType w:val="multilevel"/>
    <w:tmpl w:val="F87EB33C"/>
    <w:lvl w:ilvl="0">
      <w:start w:val="1"/>
      <w:numFmt w:val="decimal"/>
      <w:suff w:val="space"/>
      <w:lvlText w:val="%1.1."/>
      <w:lvlJc w:val="left"/>
      <w:pPr>
        <w:ind w:left="0" w:firstLine="0"/>
      </w:pPr>
      <w:rPr>
        <w:rFonts w:ascii="Times New Roman" w:hAnsi="Times New Roman" w:hint="default"/>
        <w:b/>
        <w:i w:val="0"/>
        <w:color w:val="auto"/>
        <w:sz w:val="24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ascii="Times New Roman" w:hAnsi="Times New Roman" w:hint="default"/>
        <w:b/>
        <w:bCs/>
        <w:i w:val="0"/>
        <w:color w:val="auto"/>
        <w:sz w:val="24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 w16cid:durableId="1384522923">
    <w:abstractNumId w:val="3"/>
  </w:num>
  <w:num w:numId="2" w16cid:durableId="1074887647">
    <w:abstractNumId w:val="4"/>
  </w:num>
  <w:num w:numId="3" w16cid:durableId="255140675">
    <w:abstractNumId w:val="2"/>
  </w:num>
  <w:num w:numId="4" w16cid:durableId="334068719">
    <w:abstractNumId w:val="1"/>
  </w:num>
  <w:num w:numId="5" w16cid:durableId="1645207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TAzM7I0NDYwMzM2MbVU0lEKTi0uzszPAymwrAUA7kaxTywAAAA="/>
  </w:docVars>
  <w:rsids>
    <w:rsidRoot w:val="00203567"/>
    <w:rsid w:val="00014B04"/>
    <w:rsid w:val="00125BAE"/>
    <w:rsid w:val="0014238E"/>
    <w:rsid w:val="001C2B65"/>
    <w:rsid w:val="00203567"/>
    <w:rsid w:val="0023585E"/>
    <w:rsid w:val="002B28ED"/>
    <w:rsid w:val="003964A4"/>
    <w:rsid w:val="004E31BC"/>
    <w:rsid w:val="00516F77"/>
    <w:rsid w:val="005D597D"/>
    <w:rsid w:val="005E163D"/>
    <w:rsid w:val="006B5FD9"/>
    <w:rsid w:val="00700553"/>
    <w:rsid w:val="00716C7F"/>
    <w:rsid w:val="007B75CF"/>
    <w:rsid w:val="007F6183"/>
    <w:rsid w:val="0083786A"/>
    <w:rsid w:val="00853150"/>
    <w:rsid w:val="009A48BF"/>
    <w:rsid w:val="009A69A7"/>
    <w:rsid w:val="00A10BA0"/>
    <w:rsid w:val="00AF47E6"/>
    <w:rsid w:val="00B75EB2"/>
    <w:rsid w:val="00D5328C"/>
    <w:rsid w:val="00F96E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74E64E1"/>
  <w15:chartTrackingRefBased/>
  <w15:docId w15:val="{62E602CF-7957-4132-A672-62FF174B42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3567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3786A"/>
    <w:pPr>
      <w:numPr>
        <w:numId w:val="4"/>
      </w:numPr>
      <w:spacing w:before="480" w:line="360" w:lineRule="auto"/>
      <w:jc w:val="both"/>
      <w:outlineLvl w:val="0"/>
    </w:pPr>
    <w:rPr>
      <w:rFonts w:cs="Times New Roman"/>
      <w:b/>
      <w:shd w:val="clear" w:color="auto" w:fill="FFFFFF"/>
      <w:lang w:val="en-US"/>
    </w:rPr>
  </w:style>
  <w:style w:type="paragraph" w:styleId="Heading2">
    <w:name w:val="heading 2"/>
    <w:basedOn w:val="Normal"/>
    <w:link w:val="Heading2Char"/>
    <w:autoRedefine/>
    <w:uiPriority w:val="9"/>
    <w:unhideWhenUsed/>
    <w:qFormat/>
    <w:rsid w:val="0083786A"/>
    <w:pPr>
      <w:keepNext/>
      <w:keepLines/>
      <w:widowControl w:val="0"/>
      <w:numPr>
        <w:ilvl w:val="1"/>
        <w:numId w:val="4"/>
      </w:numPr>
      <w:autoSpaceDE w:val="0"/>
      <w:autoSpaceDN w:val="0"/>
      <w:spacing w:before="200" w:after="240" w:line="360" w:lineRule="auto"/>
      <w:jc w:val="both"/>
      <w:outlineLvl w:val="1"/>
    </w:pPr>
    <w:rPr>
      <w:b/>
      <w:bCs/>
      <w:szCs w:val="24"/>
      <w:lang w:val="en-GB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3786A"/>
    <w:pPr>
      <w:keepNext/>
      <w:keepLines/>
      <w:numPr>
        <w:ilvl w:val="2"/>
        <w:numId w:val="4"/>
      </w:numPr>
      <w:spacing w:before="200" w:line="360" w:lineRule="auto"/>
      <w:outlineLvl w:val="2"/>
    </w:pPr>
    <w:rPr>
      <w:rFonts w:eastAsiaTheme="majorEastAsia"/>
      <w:b/>
      <w:bCs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83786A"/>
    <w:pPr>
      <w:keepNext/>
      <w:keepLines/>
      <w:numPr>
        <w:ilvl w:val="3"/>
        <w:numId w:val="4"/>
      </w:numPr>
      <w:spacing w:before="200"/>
      <w:outlineLvl w:val="3"/>
    </w:pPr>
    <w:rPr>
      <w:rFonts w:eastAsiaTheme="majorEastAsia" w:cs="Calibri"/>
      <w:b/>
      <w:bCs/>
      <w:iCs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83786A"/>
    <w:pPr>
      <w:keepNext/>
      <w:keepLines/>
      <w:numPr>
        <w:ilvl w:val="4"/>
        <w:numId w:val="4"/>
      </w:numPr>
      <w:spacing w:before="200"/>
      <w:outlineLvl w:val="4"/>
    </w:pPr>
    <w:rPr>
      <w:rFonts w:eastAsiaTheme="majorEastAsia"/>
      <w:b/>
    </w:rPr>
  </w:style>
  <w:style w:type="paragraph" w:styleId="Heading6">
    <w:name w:val="heading 6"/>
    <w:basedOn w:val="Normal"/>
    <w:next w:val="Normal"/>
    <w:link w:val="Heading6Char"/>
    <w:autoRedefine/>
    <w:uiPriority w:val="9"/>
    <w:unhideWhenUsed/>
    <w:qFormat/>
    <w:rsid w:val="0083786A"/>
    <w:pPr>
      <w:keepNext/>
      <w:keepLines/>
      <w:numPr>
        <w:ilvl w:val="5"/>
        <w:numId w:val="4"/>
      </w:numPr>
      <w:spacing w:before="200"/>
      <w:outlineLvl w:val="5"/>
    </w:pPr>
    <w:rPr>
      <w:rFonts w:eastAsiaTheme="majorEastAsia"/>
      <w:b/>
      <w:iCs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83786A"/>
    <w:pPr>
      <w:keepNext/>
      <w:keepLines/>
      <w:numPr>
        <w:ilvl w:val="6"/>
        <w:numId w:val="4"/>
      </w:numPr>
      <w:spacing w:before="200"/>
      <w:outlineLvl w:val="6"/>
    </w:pPr>
    <w:rPr>
      <w:rFonts w:asciiTheme="majorHAnsi" w:eastAsiaTheme="majorEastAsia" w:hAnsiTheme="majorHAns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83786A"/>
    <w:pPr>
      <w:keepNext/>
      <w:keepLines/>
      <w:numPr>
        <w:ilvl w:val="7"/>
        <w:numId w:val="4"/>
      </w:numPr>
      <w:spacing w:before="200"/>
      <w:outlineLvl w:val="7"/>
    </w:pPr>
    <w:rPr>
      <w:rFonts w:asciiTheme="majorHAnsi" w:eastAsiaTheme="majorEastAsia" w:hAnsiTheme="majorHAns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autoRedefine/>
    <w:uiPriority w:val="9"/>
    <w:unhideWhenUsed/>
    <w:qFormat/>
    <w:rsid w:val="0083786A"/>
    <w:pPr>
      <w:keepNext/>
      <w:keepLines/>
      <w:numPr>
        <w:ilvl w:val="8"/>
        <w:numId w:val="4"/>
      </w:numPr>
      <w:spacing w:before="200"/>
      <w:outlineLvl w:val="8"/>
    </w:pPr>
    <w:rPr>
      <w:rFonts w:asciiTheme="majorHAnsi" w:eastAsiaTheme="majorEastAsia" w:hAnsiTheme="majorHAnsi"/>
      <w:i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03567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83786A"/>
    <w:rPr>
      <w:rFonts w:ascii="Times New Roman" w:hAnsi="Times New Roman" w:cs="Times New Roman"/>
      <w:b/>
      <w:sz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83786A"/>
    <w:rPr>
      <w:rFonts w:ascii="Times New Roman" w:hAnsi="Times New Roman"/>
      <w:b/>
      <w:bCs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83786A"/>
    <w:rPr>
      <w:rFonts w:ascii="Times New Roman" w:eastAsiaTheme="majorEastAsia" w:hAnsi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83786A"/>
    <w:rPr>
      <w:rFonts w:ascii="Times New Roman" w:eastAsiaTheme="majorEastAsia" w:hAnsi="Times New Roman" w:cs="Calibri"/>
      <w:b/>
      <w:bCs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83786A"/>
    <w:rPr>
      <w:rFonts w:ascii="Times New Roman" w:eastAsiaTheme="majorEastAsia" w:hAnsi="Times New Roman"/>
      <w:b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83786A"/>
    <w:rPr>
      <w:rFonts w:ascii="Times New Roman" w:eastAsiaTheme="majorEastAsia" w:hAnsi="Times New Roman"/>
      <w:b/>
      <w:iCs/>
      <w:sz w:val="24"/>
    </w:rPr>
  </w:style>
  <w:style w:type="character" w:customStyle="1" w:styleId="Heading7Char">
    <w:name w:val="Heading 7 Char"/>
    <w:basedOn w:val="DefaultParagraphFont"/>
    <w:link w:val="Heading7"/>
    <w:uiPriority w:val="9"/>
    <w:rsid w:val="0083786A"/>
    <w:rPr>
      <w:rFonts w:asciiTheme="majorHAnsi" w:eastAsiaTheme="majorEastAsia" w:hAnsiTheme="majorHAnsi"/>
      <w:i/>
      <w:iCs/>
      <w:color w:val="404040" w:themeColor="text1" w:themeTint="B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rsid w:val="0083786A"/>
    <w:rPr>
      <w:rFonts w:asciiTheme="majorHAnsi" w:eastAsiaTheme="majorEastAsia" w:hAnsiTheme="majorHAns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83786A"/>
    <w:rPr>
      <w:rFonts w:asciiTheme="majorHAnsi" w:eastAsiaTheme="majorEastAsia" w:hAnsiTheme="majorHAnsi"/>
      <w:iCs/>
      <w:sz w:val="20"/>
      <w:szCs w:val="20"/>
    </w:rPr>
  </w:style>
  <w:style w:type="table" w:customStyle="1" w:styleId="TableGrid8">
    <w:name w:val="Table Grid8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83786A"/>
    <w:pPr>
      <w:spacing w:after="200" w:line="240" w:lineRule="auto"/>
      <w:jc w:val="both"/>
    </w:pPr>
    <w:rPr>
      <w:b/>
      <w:bCs/>
      <w:color w:val="4472C4" w:themeColor="accent1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83786A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3786A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3786A"/>
    <w:pPr>
      <w:spacing w:line="240" w:lineRule="auto"/>
      <w:jc w:val="both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3786A"/>
    <w:rPr>
      <w:rFonts w:ascii="Times New Roman" w:hAnsi="Times New Roman" w:cs="Times New Roman"/>
      <w:noProof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8378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786A"/>
    <w:rPr>
      <w:rFonts w:ascii="Times New Roman" w:hAnsi="Times New Roman"/>
      <w:sz w:val="24"/>
    </w:rPr>
  </w:style>
  <w:style w:type="character" w:customStyle="1" w:styleId="fontstyle01">
    <w:name w:val="fontstyle01"/>
    <w:basedOn w:val="DefaultParagraphFont"/>
    <w:rsid w:val="0083786A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83786A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3786A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83786A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en-GB" w:eastAsia="en-GB"/>
    </w:rPr>
  </w:style>
  <w:style w:type="paragraph" w:styleId="TOC1">
    <w:name w:val="toc 1"/>
    <w:basedOn w:val="Normal"/>
    <w:next w:val="Normal"/>
    <w:autoRedefine/>
    <w:uiPriority w:val="39"/>
    <w:unhideWhenUsed/>
    <w:rsid w:val="0083786A"/>
    <w:pPr>
      <w:spacing w:after="100" w:line="360" w:lineRule="auto"/>
      <w:jc w:val="both"/>
    </w:pPr>
    <w:rPr>
      <w:lang w:val="en-GB"/>
    </w:rPr>
  </w:style>
  <w:style w:type="paragraph" w:styleId="TOC2">
    <w:name w:val="toc 2"/>
    <w:basedOn w:val="Normal"/>
    <w:next w:val="Normal"/>
    <w:autoRedefine/>
    <w:uiPriority w:val="39"/>
    <w:unhideWhenUsed/>
    <w:rsid w:val="0083786A"/>
    <w:pPr>
      <w:spacing w:after="100" w:line="360" w:lineRule="auto"/>
      <w:ind w:left="220"/>
      <w:jc w:val="both"/>
    </w:pPr>
    <w:rPr>
      <w:lang w:val="en-GB"/>
    </w:rPr>
  </w:style>
  <w:style w:type="paragraph" w:styleId="TOC3">
    <w:name w:val="toc 3"/>
    <w:basedOn w:val="Normal"/>
    <w:next w:val="Normal"/>
    <w:autoRedefine/>
    <w:uiPriority w:val="39"/>
    <w:unhideWhenUsed/>
    <w:rsid w:val="0083786A"/>
    <w:pPr>
      <w:spacing w:after="100" w:line="360" w:lineRule="auto"/>
      <w:ind w:left="440"/>
      <w:jc w:val="both"/>
    </w:pPr>
    <w:rPr>
      <w:lang w:val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3786A"/>
    <w:pPr>
      <w:spacing w:line="240" w:lineRule="auto"/>
      <w:jc w:val="both"/>
    </w:pPr>
    <w:rPr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3786A"/>
    <w:rPr>
      <w:rFonts w:ascii="Times New Roman" w:hAnsi="Times New Roman"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83786A"/>
    <w:pPr>
      <w:tabs>
        <w:tab w:val="center" w:pos="4680"/>
        <w:tab w:val="right" w:pos="9360"/>
      </w:tabs>
      <w:spacing w:after="0" w:line="240" w:lineRule="auto"/>
      <w:jc w:val="both"/>
    </w:pPr>
    <w:rPr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83786A"/>
    <w:rPr>
      <w:rFonts w:ascii="Times New Roman" w:hAnsi="Times New Roman"/>
      <w:sz w:val="24"/>
      <w:lang w:val="en-GB"/>
    </w:rPr>
  </w:style>
  <w:style w:type="paragraph" w:styleId="TableofFigures">
    <w:name w:val="table of figures"/>
    <w:basedOn w:val="Normal"/>
    <w:next w:val="Normal"/>
    <w:uiPriority w:val="99"/>
    <w:unhideWhenUsed/>
    <w:rsid w:val="0083786A"/>
    <w:pPr>
      <w:spacing w:after="0" w:line="360" w:lineRule="auto"/>
      <w:jc w:val="both"/>
    </w:pPr>
    <w:rPr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786A"/>
    <w:pPr>
      <w:spacing w:after="0" w:line="240" w:lineRule="auto"/>
      <w:jc w:val="both"/>
    </w:pPr>
    <w:rPr>
      <w:rFonts w:ascii="Tahoma" w:hAnsi="Tahoma" w:cs="Tahoma"/>
      <w:sz w:val="16"/>
      <w:szCs w:val="16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786A"/>
    <w:rPr>
      <w:rFonts w:ascii="Tahoma" w:hAnsi="Tahoma" w:cs="Tahoma"/>
      <w:sz w:val="16"/>
      <w:szCs w:val="16"/>
      <w:lang w:val="en-GB"/>
    </w:rPr>
  </w:style>
  <w:style w:type="paragraph" w:styleId="ListParagraph">
    <w:name w:val="List Paragraph"/>
    <w:basedOn w:val="Normal"/>
    <w:uiPriority w:val="34"/>
    <w:qFormat/>
    <w:rsid w:val="0083786A"/>
    <w:pPr>
      <w:spacing w:line="360" w:lineRule="auto"/>
      <w:ind w:left="720"/>
      <w:contextualSpacing/>
      <w:jc w:val="both"/>
    </w:pPr>
    <w:rPr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83786A"/>
    <w:pPr>
      <w:keepNext/>
      <w:keepLines/>
      <w:numPr>
        <w:numId w:val="0"/>
      </w:numPr>
      <w:spacing w:after="0"/>
      <w:outlineLvl w:val="9"/>
    </w:pPr>
    <w:rPr>
      <w:rFonts w:asciiTheme="majorHAnsi" w:eastAsiaTheme="majorEastAsia" w:hAnsiTheme="majorHAnsi"/>
      <w:bCs/>
      <w:color w:val="2F5496" w:themeColor="accent1" w:themeShade="BF"/>
      <w:sz w:val="28"/>
      <w:szCs w:val="24"/>
      <w:shd w:val="clear" w:color="auto" w:fill="auto"/>
      <w:lang w:val="en-GB" w:eastAsia="ja-JP"/>
    </w:rPr>
  </w:style>
  <w:style w:type="paragraph" w:customStyle="1" w:styleId="Pa0">
    <w:name w:val="Pa0"/>
    <w:basedOn w:val="Normal"/>
    <w:next w:val="Normal"/>
    <w:uiPriority w:val="99"/>
    <w:rsid w:val="0083786A"/>
    <w:pPr>
      <w:autoSpaceDE w:val="0"/>
      <w:autoSpaceDN w:val="0"/>
      <w:adjustRightInd w:val="0"/>
      <w:spacing w:after="0" w:line="201" w:lineRule="atLeast"/>
      <w:jc w:val="both"/>
    </w:pPr>
    <w:rPr>
      <w:rFonts w:ascii="Econ Sans OS Light" w:hAnsi="Econ Sans OS Light"/>
      <w:szCs w:val="24"/>
      <w:lang w:val="en-GB"/>
    </w:rPr>
  </w:style>
  <w:style w:type="paragraph" w:customStyle="1" w:styleId="Default">
    <w:name w:val="Default"/>
    <w:rsid w:val="0083786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3786A"/>
    <w:rPr>
      <w:color w:val="605E5C"/>
      <w:shd w:val="clear" w:color="auto" w:fill="E1DFDD"/>
    </w:rPr>
  </w:style>
  <w:style w:type="table" w:customStyle="1" w:styleId="TableGrid1">
    <w:name w:val="Table Grid1"/>
    <w:basedOn w:val="TableNormal"/>
    <w:next w:val="TableGrid"/>
    <w:uiPriority w:val="39"/>
    <w:rsid w:val="0083786A"/>
    <w:pPr>
      <w:widowControl w:val="0"/>
      <w:autoSpaceDE w:val="0"/>
      <w:autoSpaceDN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3786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83786A"/>
    <w:rPr>
      <w:sz w:val="16"/>
      <w:szCs w:val="16"/>
    </w:rPr>
  </w:style>
  <w:style w:type="table" w:customStyle="1" w:styleId="TableGrid2">
    <w:name w:val="Table Grid2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83786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83786A"/>
    <w:pPr>
      <w:spacing w:after="0" w:line="240" w:lineRule="auto"/>
    </w:pPr>
    <w:rPr>
      <w:rFonts w:ascii="Calibri" w:eastAsia="Calibri" w:hAnsi="Calibri" w:cs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22">
    <w:name w:val="Pa22"/>
    <w:basedOn w:val="Default"/>
    <w:next w:val="Default"/>
    <w:uiPriority w:val="99"/>
    <w:rsid w:val="0083786A"/>
    <w:pPr>
      <w:spacing w:line="151" w:lineRule="atLeast"/>
    </w:pPr>
    <w:rPr>
      <w:rFonts w:ascii="Econ Sans Cnd OS Light" w:hAnsi="Econ Sans Cnd OS Light" w:cstheme="minorBidi"/>
      <w:color w:val="auto"/>
      <w:lang w:val="en-ZA"/>
    </w:rPr>
  </w:style>
  <w:style w:type="paragraph" w:customStyle="1" w:styleId="xl65">
    <w:name w:val="xl65"/>
    <w:basedOn w:val="Normal"/>
    <w:rsid w:val="0083786A"/>
    <w:pPr>
      <w:spacing w:before="100" w:beforeAutospacing="1" w:after="100" w:afterAutospacing="1" w:line="240" w:lineRule="auto"/>
    </w:pPr>
    <w:rPr>
      <w:rFonts w:eastAsia="Times New Roman" w:cs="Times New Roman"/>
      <w:b/>
      <w:bCs/>
      <w:szCs w:val="24"/>
      <w:lang w:eastAsia="en-ZA"/>
    </w:rPr>
  </w:style>
  <w:style w:type="paragraph" w:customStyle="1" w:styleId="xl66">
    <w:name w:val="xl66"/>
    <w:basedOn w:val="Normal"/>
    <w:rsid w:val="0083786A"/>
    <w:pPr>
      <w:pBdr>
        <w:top w:val="single" w:sz="4" w:space="0" w:color="D9D9D9"/>
        <w:left w:val="single" w:sz="4" w:space="0" w:color="D9D9D9"/>
        <w:bottom w:val="single" w:sz="4" w:space="0" w:color="D9D9D9"/>
        <w:right w:val="single" w:sz="4" w:space="0" w:color="D9D9D9"/>
      </w:pBdr>
      <w:spacing w:before="100" w:beforeAutospacing="1" w:after="100" w:afterAutospacing="1" w:line="240" w:lineRule="auto"/>
      <w:jc w:val="right"/>
    </w:pPr>
    <w:rPr>
      <w:rFonts w:eastAsia="Times New Roman" w:cs="Times New Roman"/>
      <w:b/>
      <w:bCs/>
      <w:sz w:val="20"/>
      <w:szCs w:val="20"/>
      <w:lang w:eastAsia="en-ZA"/>
    </w:rPr>
  </w:style>
  <w:style w:type="table" w:customStyle="1" w:styleId="TableGrid7">
    <w:name w:val="Table Grid7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786A"/>
    <w:pPr>
      <w:jc w:val="left"/>
    </w:pPr>
    <w:rPr>
      <w:b/>
      <w:bCs/>
      <w:lang w:val="en-Z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786A"/>
    <w:rPr>
      <w:rFonts w:ascii="Times New Roman" w:hAnsi="Times New Roman"/>
      <w:b/>
      <w:bCs/>
      <w:sz w:val="20"/>
      <w:szCs w:val="20"/>
      <w:lang w:val="en-GB"/>
    </w:rPr>
  </w:style>
  <w:style w:type="table" w:customStyle="1" w:styleId="TableGrid9">
    <w:name w:val="Table Grid9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83786A"/>
    <w:rPr>
      <w:color w:val="605E5C"/>
      <w:shd w:val="clear" w:color="auto" w:fill="E1DFDD"/>
    </w:rPr>
  </w:style>
  <w:style w:type="table" w:customStyle="1" w:styleId="TableGrid10">
    <w:name w:val="Table Grid10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83786A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n-ZA"/>
    </w:rPr>
  </w:style>
  <w:style w:type="table" w:customStyle="1" w:styleId="TableGrid21">
    <w:name w:val="Table Grid21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83786A"/>
    <w:rPr>
      <w:color w:val="605E5C"/>
      <w:shd w:val="clear" w:color="auto" w:fill="E1DFDD"/>
    </w:rPr>
  </w:style>
  <w:style w:type="table" w:customStyle="1" w:styleId="TableGrid12">
    <w:name w:val="Table Grid12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3">
    <w:name w:val="Table Grid13"/>
    <w:basedOn w:val="TableNormal"/>
    <w:next w:val="TableGrid"/>
    <w:uiPriority w:val="39"/>
    <w:rsid w:val="0083786A"/>
    <w:pPr>
      <w:widowControl w:val="0"/>
      <w:autoSpaceDE w:val="0"/>
      <w:autoSpaceDN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">
    <w:name w:val="Table Grid22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">
    <w:name w:val="Table Grid31"/>
    <w:basedOn w:val="TableNormal"/>
    <w:next w:val="TableGrid"/>
    <w:uiPriority w:val="59"/>
    <w:rsid w:val="0083786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1">
    <w:name w:val="Table Grid41"/>
    <w:basedOn w:val="TableNormal"/>
    <w:next w:val="TableGrid"/>
    <w:uiPriority w:val="39"/>
    <w:rsid w:val="0083786A"/>
    <w:pPr>
      <w:spacing w:after="0" w:line="240" w:lineRule="auto"/>
    </w:pPr>
    <w:rPr>
      <w:rFonts w:ascii="Calibri" w:eastAsia="Calibri" w:hAnsi="Calibri" w:cs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1">
    <w:name w:val="Table Grid51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1">
    <w:name w:val="Table Grid61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1">
    <w:name w:val="Table Grid7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81">
    <w:name w:val="Table Grid8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91">
    <w:name w:val="Table Grid9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01">
    <w:name w:val="Table Grid10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1">
    <w:name w:val="Table Grid11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1">
    <w:name w:val="Table Grid211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4">
    <w:name w:val="Table Grid14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5">
    <w:name w:val="Table Grid15"/>
    <w:basedOn w:val="TableNormal"/>
    <w:next w:val="TableGrid"/>
    <w:uiPriority w:val="39"/>
    <w:rsid w:val="0083786A"/>
    <w:pPr>
      <w:widowControl w:val="0"/>
      <w:autoSpaceDE w:val="0"/>
      <w:autoSpaceDN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">
    <w:name w:val="Table Grid23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2">
    <w:name w:val="Table Grid32"/>
    <w:basedOn w:val="TableNormal"/>
    <w:next w:val="TableGrid"/>
    <w:uiPriority w:val="59"/>
    <w:rsid w:val="0083786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2">
    <w:name w:val="Table Grid42"/>
    <w:basedOn w:val="TableNormal"/>
    <w:next w:val="TableGrid"/>
    <w:uiPriority w:val="39"/>
    <w:rsid w:val="0083786A"/>
    <w:pPr>
      <w:spacing w:after="0" w:line="240" w:lineRule="auto"/>
    </w:pPr>
    <w:rPr>
      <w:rFonts w:ascii="Calibri" w:eastAsia="Calibri" w:hAnsi="Calibri" w:cs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2">
    <w:name w:val="Table Grid52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2">
    <w:name w:val="Table Grid62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2">
    <w:name w:val="Table Grid72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82">
    <w:name w:val="Table Grid82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92">
    <w:name w:val="Table Grid92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02">
    <w:name w:val="Table Grid102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2">
    <w:name w:val="Table Grid112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2">
    <w:name w:val="Table Grid212"/>
    <w:basedOn w:val="TableNormal"/>
    <w:next w:val="TableGrid"/>
    <w:uiPriority w:val="5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83786A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83786A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83786A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83786A"/>
    <w:rPr>
      <w:color w:val="605E5C"/>
      <w:shd w:val="clear" w:color="auto" w:fill="E1DFDD"/>
    </w:rPr>
  </w:style>
  <w:style w:type="table" w:customStyle="1" w:styleId="TableGrid131">
    <w:name w:val="Table Grid13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41">
    <w:name w:val="Table Grid141"/>
    <w:basedOn w:val="TableNormal"/>
    <w:next w:val="TableGrid"/>
    <w:uiPriority w:val="39"/>
    <w:rsid w:val="0083786A"/>
    <w:pPr>
      <w:widowControl w:val="0"/>
      <w:autoSpaceDE w:val="0"/>
      <w:autoSpaceDN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3">
    <w:name w:val="Table Grid73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11">
    <w:name w:val="Table Grid71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21">
    <w:name w:val="Table Grid72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1">
    <w:name w:val="Table Grid121"/>
    <w:basedOn w:val="TableNormal"/>
    <w:next w:val="TableGrid"/>
    <w:uiPriority w:val="39"/>
    <w:rsid w:val="0083786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10</Pages>
  <Words>1808</Words>
  <Characters>10308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sca Atieno, Ms</dc:creator>
  <cp:keywords/>
  <dc:description/>
  <cp:lastModifiedBy>Ms. P Atieno</cp:lastModifiedBy>
  <cp:revision>20</cp:revision>
  <cp:lastPrinted>2021-02-25T12:29:00Z</cp:lastPrinted>
  <dcterms:created xsi:type="dcterms:W3CDTF">2021-02-24T17:55:00Z</dcterms:created>
  <dcterms:modified xsi:type="dcterms:W3CDTF">2022-09-26T07:37:00Z</dcterms:modified>
</cp:coreProperties>
</file>